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8948F0">
      <w:pPr>
        <w:pStyle w:val="Heading1"/>
        <w:spacing w:line="276" w:lineRule="auto"/>
        <w:jc w:val="left"/>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FE303C" w:rsidRPr="00F44A27" w:rsidRDefault="00C87C87" w:rsidP="00D676D9">
      <w:pPr>
        <w:spacing w:line="276" w:lineRule="auto"/>
        <w:jc w:val="left"/>
        <w:rPr>
          <w:rFonts w:ascii="Calibri" w:hAnsi="Calibri" w:cs="Calibri"/>
          <w:lang w:val="fi-FI"/>
        </w:rPr>
      </w:pPr>
      <w:r w:rsidRPr="00F44A27">
        <w:rPr>
          <w:rFonts w:ascii="Calibri" w:hAnsi="Calibri" w:cs="Calibri"/>
          <w:lang w:val="fi-FI"/>
        </w:rPr>
        <w:t xml:space="preserve">1 Department of </w:t>
      </w:r>
      <w:proofErr w:type="spellStart"/>
      <w:r w:rsidRPr="00F44A27">
        <w:rPr>
          <w:rFonts w:ascii="Calibri" w:hAnsi="Calibri" w:cs="Calibri"/>
          <w:lang w:val="fi-FI"/>
        </w:rPr>
        <w:t>Biosciences</w:t>
      </w:r>
      <w:proofErr w:type="spellEnd"/>
      <w:r w:rsidRPr="00F44A27">
        <w:rPr>
          <w:rFonts w:ascii="Calibri" w:hAnsi="Calibri" w:cs="Calibri"/>
          <w:lang w:val="fi-FI"/>
        </w:rPr>
        <w:t xml:space="preserve">, </w:t>
      </w:r>
      <w:proofErr w:type="spellStart"/>
      <w:r w:rsidRPr="00F44A27">
        <w:rPr>
          <w:rFonts w:ascii="Calibri" w:hAnsi="Calibri" w:cs="Calibri"/>
          <w:lang w:val="fi-FI"/>
        </w:rPr>
        <w:t>University</w:t>
      </w:r>
      <w:proofErr w:type="spellEnd"/>
      <w:r w:rsidRPr="00F44A27">
        <w:rPr>
          <w:rFonts w:ascii="Calibri" w:hAnsi="Calibri" w:cs="Calibri"/>
          <w:lang w:val="fi-FI"/>
        </w:rPr>
        <w:t xml:space="preserve"> of Helsinki, </w:t>
      </w:r>
      <w:r w:rsidR="00462181" w:rsidRPr="00F44A27">
        <w:rPr>
          <w:rFonts w:ascii="Calibri" w:hAnsi="Calibri" w:cs="Calibri"/>
          <w:lang w:val="fi-FI"/>
        </w:rPr>
        <w:t xml:space="preserve">Helsinki, </w:t>
      </w:r>
      <w:r w:rsidRPr="00F44A27">
        <w:rPr>
          <w:rFonts w:ascii="Calibri" w:hAnsi="Calibri" w:cs="Calibri"/>
          <w:lang w:val="fi-FI"/>
        </w:rPr>
        <w:t>Finland</w:t>
      </w:r>
      <w:r w:rsidRPr="00F44A27">
        <w:rPr>
          <w:rFonts w:ascii="Calibri" w:hAnsi="Calibri" w:cs="Calibri"/>
          <w:lang w:val="fi-FI"/>
        </w:rPr>
        <w:br/>
        <w:t xml:space="preserve">2 </w:t>
      </w:r>
      <w:proofErr w:type="spellStart"/>
      <w:r w:rsidRPr="00F44A27">
        <w:rPr>
          <w:rFonts w:ascii="Calibri" w:hAnsi="Calibri" w:cs="Calibri"/>
          <w:lang w:val="fi-FI"/>
        </w:rPr>
        <w:t>Finnish</w:t>
      </w:r>
      <w:proofErr w:type="spellEnd"/>
      <w:r w:rsidRPr="00F44A27">
        <w:rPr>
          <w:rFonts w:ascii="Calibri" w:hAnsi="Calibri" w:cs="Calibri"/>
          <w:lang w:val="fi-FI"/>
        </w:rPr>
        <w:t xml:space="preserve"> Environment Institute, Natural Environment Centre, Helsinki, Finland</w:t>
      </w:r>
      <w:r w:rsidRPr="00F44A27">
        <w:rPr>
          <w:rFonts w:ascii="Calibri" w:hAnsi="Calibri" w:cs="Calibri"/>
          <w:lang w:val="fi-FI"/>
        </w:rPr>
        <w:br/>
        <w:t xml:space="preserve">3 </w:t>
      </w:r>
      <w:r w:rsidR="00C74470">
        <w:rPr>
          <w:rFonts w:ascii="Calibri" w:hAnsi="Calibri" w:cs="Calibri"/>
          <w:lang w:val="fi-FI"/>
        </w:rPr>
        <w:t>Natural Resources Institute Finland,</w:t>
      </w:r>
      <w:r w:rsidR="00E274A7" w:rsidRPr="00F44A27">
        <w:rPr>
          <w:rFonts w:ascii="Calibri" w:hAnsi="Calibri" w:cs="Calibri"/>
          <w:lang w:val="fi-FI"/>
        </w:rPr>
        <w:t xml:space="preserve"> </w:t>
      </w:r>
      <w:r w:rsidRPr="00F44A27">
        <w:rPr>
          <w:rFonts w:ascii="Calibri" w:hAnsi="Calibri" w:cs="Calibri"/>
          <w:lang w:val="fi-FI"/>
        </w:rPr>
        <w:t>Vantaa, Finland</w:t>
      </w:r>
      <w:r w:rsidRPr="00F44A27">
        <w:rPr>
          <w:rFonts w:ascii="Calibri" w:hAnsi="Calibri" w:cs="Calibri"/>
          <w:lang w:val="fi-FI"/>
        </w:rPr>
        <w:br/>
        <w:t xml:space="preserve">4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Centre (Suomen Metsäkeskus), Kajaani, Finland</w:t>
      </w:r>
      <w:r w:rsidRPr="00F44A27">
        <w:rPr>
          <w:rFonts w:ascii="Calibri" w:hAnsi="Calibri" w:cs="Calibri"/>
          <w:lang w:val="fi-FI"/>
        </w:rPr>
        <w:br/>
      </w:r>
    </w:p>
    <w:p w:rsidR="00FE303C" w:rsidRDefault="003A01DD" w:rsidP="00C87C87">
      <w:pPr>
        <w:spacing w:line="276" w:lineRule="auto"/>
        <w:rPr>
          <w:rFonts w:ascii="Calibri" w:hAnsi="Calibri" w:cs="Calibri"/>
          <w:b/>
        </w:rPr>
      </w:pPr>
      <w:r w:rsidRPr="00FE303C">
        <w:rPr>
          <w:rFonts w:ascii="Calibri" w:hAnsi="Calibri" w:cs="Calibri"/>
        </w:rPr>
        <w:t xml:space="preserve">* </w:t>
      </w:r>
      <w:r w:rsidR="00C87C87" w:rsidRPr="00FE303C">
        <w:rPr>
          <w:rFonts w:ascii="Calibri" w:hAnsi="Calibri" w:cs="Calibri"/>
        </w:rPr>
        <w:t>Corresponding author</w:t>
      </w:r>
    </w:p>
    <w:p w:rsidR="00FE303C" w:rsidRPr="00CF0382" w:rsidRDefault="00AD724B" w:rsidP="00D676D9">
      <w:pPr>
        <w:spacing w:line="276" w:lineRule="auto"/>
        <w:jc w:val="left"/>
        <w:rPr>
          <w:rFonts w:ascii="Calibri" w:hAnsi="Calibri" w:cs="Calibri"/>
        </w:rPr>
      </w:pPr>
      <w:r w:rsidRPr="00CF0382">
        <w:rPr>
          <w:rFonts w:ascii="Calibri" w:hAnsi="Calibri" w:cs="Calibri"/>
        </w:rPr>
        <w:t xml:space="preserve">E-mail: </w:t>
      </w:r>
      <w:r w:rsidR="00C87C87" w:rsidRPr="00CF0382">
        <w:rPr>
          <w:rFonts w:ascii="Calibri" w:hAnsi="Calibri" w:cs="Calibri"/>
        </w:rPr>
        <w:t>joona.lehtomaki@helsinki.fi</w:t>
      </w:r>
      <w:r w:rsidR="00FE303C" w:rsidRPr="00CF0382">
        <w:rPr>
          <w:rFonts w:ascii="Calibri" w:hAnsi="Calibri" w:cs="Calibri"/>
        </w:rPr>
        <w:t xml:space="preserve"> (JL)</w:t>
      </w:r>
      <w:r w:rsidR="00C87C87" w:rsidRPr="00CF0382">
        <w:rPr>
          <w:rFonts w:ascii="Calibri" w:hAnsi="Calibri" w:cs="Calibri"/>
        </w:rPr>
        <w:br/>
      </w:r>
    </w:p>
    <w:p w:rsidR="00C87C87" w:rsidRPr="00CF0382" w:rsidRDefault="00C87C87" w:rsidP="00C87C87">
      <w:pPr>
        <w:pStyle w:val="Heading1"/>
        <w:rPr>
          <w:rFonts w:cs="Calibri"/>
          <w:szCs w:val="40"/>
        </w:rPr>
      </w:pPr>
      <w:bookmarkStart w:id="1" w:name="abstract"/>
      <w:r w:rsidRPr="00CF0382">
        <w:rPr>
          <w:rFonts w:cs="Calibri"/>
          <w:color w:val="000000"/>
          <w:szCs w:val="40"/>
        </w:rPr>
        <w:t>Abstract</w:t>
      </w:r>
    </w:p>
    <w:bookmarkEnd w:id="1"/>
    <w:p w:rsidR="00C87C87" w:rsidRPr="005E6DD3" w:rsidRDefault="00C87C87" w:rsidP="007B3CCF">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w:t>
      </w:r>
      <w:r w:rsidR="00617B59">
        <w:rPr>
          <w:rFonts w:ascii="Calibri" w:hAnsi="Calibri" w:cs="Calibri"/>
        </w:rPr>
        <w:t>prioritization</w:t>
      </w:r>
      <w:r w:rsidRPr="005E6DD3">
        <w:rPr>
          <w:rFonts w:ascii="Calibri" w:hAnsi="Calibri" w:cs="Calibri"/>
        </w:rPr>
        <w:t xml:space="preserve"> difficult. Many countries have implemented forest inventory schemes </w:t>
      </w:r>
      <w:r w:rsidR="00636A40">
        <w:rPr>
          <w:rFonts w:ascii="Calibri" w:hAnsi="Calibri" w:cs="Calibri"/>
        </w:rPr>
        <w:t xml:space="preserve">and </w:t>
      </w:r>
      <w:r w:rsidRPr="005E6DD3">
        <w:rPr>
          <w:rFonts w:ascii="Calibri" w:hAnsi="Calibri" w:cs="Calibri"/>
        </w:rPr>
        <w:t xml:space="preserve">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w:t>
      </w:r>
      <w:r w:rsidR="00636A40">
        <w:rPr>
          <w:rFonts w:ascii="Calibri" w:hAnsi="Calibri" w:cs="Calibri"/>
        </w:rPr>
        <w:t>Some</w:t>
      </w:r>
      <w:r w:rsidR="000F2970">
        <w:rPr>
          <w:rFonts w:ascii="Calibri" w:hAnsi="Calibri" w:cs="Calibri"/>
        </w:rPr>
        <w:t xml:space="preserve"> the more </w:t>
      </w:r>
      <w:r w:rsidRPr="005E6DD3">
        <w:rPr>
          <w:rFonts w:ascii="Calibri" w:hAnsi="Calibri" w:cs="Calibri"/>
        </w:rPr>
        <w:t>detailed inventory databases, however, remain proprietary</w:t>
      </w:r>
      <w:r w:rsidR="000F2970">
        <w:rPr>
          <w:rFonts w:ascii="Calibri" w:hAnsi="Calibri" w:cs="Calibri"/>
        </w:rPr>
        <w:t xml:space="preserve"> and unavailable for conservation </w:t>
      </w:r>
      <w:r w:rsidR="004E5A6F">
        <w:rPr>
          <w:rFonts w:ascii="Calibri" w:hAnsi="Calibri" w:cs="Calibri"/>
        </w:rPr>
        <w:t>prioritization</w:t>
      </w:r>
      <w:r w:rsidRPr="005E6DD3">
        <w:rPr>
          <w:rFonts w:ascii="Calibri" w:hAnsi="Calibri" w:cs="Calibri"/>
        </w:rPr>
        <w:t xml:space="preserve">. </w:t>
      </w:r>
      <w:r>
        <w:rPr>
          <w:rFonts w:ascii="Calibri" w:hAnsi="Calibri" w:cs="Calibri"/>
        </w:rPr>
        <w:t>Here, w</w:t>
      </w:r>
      <w:r w:rsidRPr="005E6DD3">
        <w:rPr>
          <w:rFonts w:ascii="Calibri" w:hAnsi="Calibri" w:cs="Calibri"/>
        </w:rPr>
        <w:t>e investigate how well different open and proprietary forest inventory data sets suit the purpose of conservation prioritization</w:t>
      </w:r>
      <w:r w:rsidR="00617B59">
        <w:rPr>
          <w:rFonts w:ascii="Calibri" w:hAnsi="Calibri" w:cs="Calibri"/>
        </w:rPr>
        <w:t xml:space="preserve"> </w:t>
      </w:r>
      <w:r w:rsidR="00617B59" w:rsidRPr="00617B59">
        <w:rPr>
          <w:rFonts w:ascii="Calibri" w:hAnsi="Calibri" w:cs="Calibri"/>
        </w:rPr>
        <w:t>in Finland</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 w</w:t>
      </w:r>
      <w:r w:rsidR="003D51EE">
        <w:rPr>
          <w:rFonts w:ascii="Calibri" w:hAnsi="Calibri" w:cs="Calibri"/>
        </w:rPr>
        <w:t>e construct</w:t>
      </w:r>
      <w:r w:rsidRPr="005E6DD3">
        <w:rPr>
          <w:rFonts w:ascii="Calibri" w:hAnsi="Calibri" w:cs="Calibri"/>
        </w:rPr>
        <w:t xml:space="preserve"> a set of indi</w:t>
      </w:r>
      <w:r>
        <w:rPr>
          <w:rFonts w:ascii="Calibri" w:hAnsi="Calibri" w:cs="Calibri"/>
        </w:rPr>
        <w:t>c</w:t>
      </w:r>
      <w:r w:rsidRPr="005E6DD3">
        <w:rPr>
          <w:rFonts w:ascii="Calibri" w:hAnsi="Calibri" w:cs="Calibri"/>
        </w:rPr>
        <w:t>es for forest conservation value based on quantitative information commonly found in forest inventories</w:t>
      </w:r>
      <w:r w:rsidR="00BB467D">
        <w:rPr>
          <w:rFonts w:ascii="Calibri" w:hAnsi="Calibri" w:cs="Calibri"/>
        </w:rPr>
        <w:t>.</w:t>
      </w:r>
      <w:r w:rsidRPr="005E6DD3">
        <w:rPr>
          <w:rFonts w:ascii="Calibri" w:hAnsi="Calibri" w:cs="Calibri"/>
        </w:rPr>
        <w:t xml:space="preserve"> </w:t>
      </w:r>
      <w:r w:rsidR="003D51EE">
        <w:rPr>
          <w:rFonts w:ascii="Calibri" w:hAnsi="Calibri" w:cs="Calibri"/>
        </w:rPr>
        <w:t>These include</w:t>
      </w:r>
      <w:r w:rsidRPr="005E6DD3">
        <w:rPr>
          <w:rFonts w:ascii="Calibri" w:hAnsi="Calibri" w:cs="Calibri"/>
        </w:rPr>
        <w:t xml:space="preserve">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w:t>
      </w:r>
      <w:r w:rsidR="003D51EE">
        <w:rPr>
          <w:rFonts w:ascii="Calibri" w:hAnsi="Calibri" w:cs="Calibri"/>
        </w:rPr>
        <w:t>en forest types, we investigate</w:t>
      </w:r>
      <w:r w:rsidRPr="005E6DD3">
        <w:rPr>
          <w:rFonts w:ascii="Calibri" w:hAnsi="Calibri" w:cs="Calibri"/>
        </w:rPr>
        <w:t xml:space="preserve"> the patterns in conservation priority</w:t>
      </w:r>
      <w:r w:rsidR="003D51EE">
        <w:rPr>
          <w:rFonts w:ascii="Calibri" w:hAnsi="Calibri" w:cs="Calibri"/>
        </w:rPr>
        <w:t>. For</w:t>
      </w:r>
      <w:r>
        <w:rPr>
          <w:rFonts w:ascii="Calibri" w:hAnsi="Calibri" w:cs="Calibri"/>
        </w:rPr>
        <w:t xml:space="preserve"> prioritization</w:t>
      </w:r>
      <w:r w:rsidR="003D51EE">
        <w:rPr>
          <w:rFonts w:ascii="Calibri" w:hAnsi="Calibri" w:cs="Calibri"/>
        </w:rPr>
        <w:t>, we use</w:t>
      </w:r>
      <w:r w:rsidRPr="005E6DD3">
        <w:rPr>
          <w:rFonts w:ascii="Calibri" w:hAnsi="Calibri" w:cs="Calibri"/>
        </w:rPr>
        <w:t xml:space="preserve"> Zonation, a method and software for spatial conservation prioritization</w:t>
      </w:r>
      <w:r w:rsidR="003D51EE">
        <w:rPr>
          <w:rFonts w:ascii="Calibri" w:hAnsi="Calibri" w:cs="Calibri"/>
        </w:rPr>
        <w:t>.</w:t>
      </w:r>
      <w:r>
        <w:rPr>
          <w:rFonts w:ascii="Calibri" w:hAnsi="Calibri" w:cs="Calibri"/>
        </w:rPr>
        <w:t xml:space="preserve"> </w:t>
      </w:r>
      <w:r w:rsidR="003D51EE">
        <w:rPr>
          <w:rFonts w:ascii="Calibri" w:hAnsi="Calibri" w:cs="Calibri"/>
        </w:rPr>
        <w:t>We then</w:t>
      </w:r>
      <w:r>
        <w:rPr>
          <w:rFonts w:ascii="Calibri" w:hAnsi="Calibri" w:cs="Calibri"/>
        </w:rPr>
        <w:t xml:space="preserve"> </w:t>
      </w:r>
      <w:r w:rsidR="003D51EE">
        <w:rPr>
          <w:rFonts w:ascii="Calibri" w:hAnsi="Calibri" w:cs="Calibri"/>
        </w:rPr>
        <w:t>validate</w:t>
      </w:r>
      <w:r w:rsidRPr="005E6DD3">
        <w:rPr>
          <w:rFonts w:ascii="Calibri" w:hAnsi="Calibri" w:cs="Calibri"/>
        </w:rPr>
        <w:t xml:space="preserve"> the prioritizations by comparing them to known areas of high conservation value. We show that </w:t>
      </w:r>
      <w:r>
        <w:rPr>
          <w:rFonts w:ascii="Calibri" w:hAnsi="Calibri" w:cs="Calibri"/>
        </w:rPr>
        <w:t xml:space="preserve">the </w:t>
      </w:r>
      <w:r w:rsidRPr="005E6DD3">
        <w:rPr>
          <w:rFonts w:ascii="Calibri" w:hAnsi="Calibri" w:cs="Calibri"/>
        </w:rPr>
        <w:t xml:space="preserve">overall </w:t>
      </w:r>
      <w:r w:rsidR="00121CEA">
        <w:rPr>
          <w:rFonts w:ascii="Calibri" w:hAnsi="Calibri" w:cs="Calibri"/>
        </w:rPr>
        <w:t xml:space="preserve">priority </w:t>
      </w:r>
      <w:r w:rsidRPr="005E6DD3">
        <w:rPr>
          <w:rFonts w:ascii="Calibri" w:hAnsi="Calibri" w:cs="Calibri"/>
        </w:rPr>
        <w:t>pattern</w:t>
      </w:r>
      <w:r w:rsidR="00121CEA">
        <w:rPr>
          <w:rFonts w:ascii="Calibri" w:hAnsi="Calibri" w:cs="Calibri"/>
        </w:rPr>
        <w:t>s</w:t>
      </w:r>
      <w:r w:rsidRPr="005E6DD3">
        <w:rPr>
          <w:rFonts w:ascii="Calibri" w:hAnsi="Calibri" w:cs="Calibri"/>
        </w:rPr>
        <w:t xml:space="preserve"> </w:t>
      </w:r>
      <w:r w:rsidR="00121CEA">
        <w:rPr>
          <w:rFonts w:ascii="Calibri" w:hAnsi="Calibri" w:cs="Calibri"/>
        </w:rPr>
        <w:t>are</w:t>
      </w:r>
      <w:r w:rsidRPr="005E6DD3">
        <w:rPr>
          <w:rFonts w:ascii="Calibri" w:hAnsi="Calibri" w:cs="Calibri"/>
        </w:rPr>
        <w:t xml:space="preserve"> relatively </w:t>
      </w:r>
      <w:r w:rsidR="00CB3DAD">
        <w:rPr>
          <w:rFonts w:ascii="Calibri" w:hAnsi="Calibri" w:cs="Calibri"/>
        </w:rPr>
        <w:t>consistent</w:t>
      </w:r>
      <w:r w:rsidR="00CB3DAD" w:rsidRPr="005E6DD3">
        <w:rPr>
          <w:rFonts w:ascii="Calibri" w:hAnsi="Calibri" w:cs="Calibri"/>
        </w:rPr>
        <w:t xml:space="preserve"> </w:t>
      </w:r>
      <w:r w:rsidRPr="005E6DD3">
        <w:rPr>
          <w:rFonts w:ascii="Calibri" w:hAnsi="Calibri" w:cs="Calibri"/>
        </w:rPr>
        <w:t>across different data sources and analysis options</w:t>
      </w:r>
      <w:r w:rsidR="00842BBD">
        <w:rPr>
          <w:rFonts w:ascii="Calibri" w:hAnsi="Calibri" w:cs="Calibri"/>
        </w:rPr>
        <w:t xml:space="preserve">. However, </w:t>
      </w:r>
      <w:r w:rsidR="00532F16">
        <w:rPr>
          <w:rFonts w:ascii="Calibri" w:hAnsi="Calibri" w:cs="Calibri"/>
        </w:rPr>
        <w:t xml:space="preserve">the coarse data </w:t>
      </w:r>
      <w:proofErr w:type="gramStart"/>
      <w:r w:rsidR="00974E6C">
        <w:rPr>
          <w:rFonts w:ascii="Calibri" w:hAnsi="Calibri" w:cs="Calibri"/>
        </w:rPr>
        <w:t>cannot be used</w:t>
      </w:r>
      <w:proofErr w:type="gramEnd"/>
      <w:r w:rsidR="00974E6C">
        <w:rPr>
          <w:rFonts w:ascii="Calibri" w:hAnsi="Calibri" w:cs="Calibri"/>
        </w:rPr>
        <w:t xml:space="preserve"> to </w:t>
      </w:r>
      <w:r w:rsidR="006E1885">
        <w:rPr>
          <w:rFonts w:ascii="Calibri" w:hAnsi="Calibri" w:cs="Calibri"/>
        </w:rPr>
        <w:t>accurately identify</w:t>
      </w:r>
      <w:r w:rsidR="00974E6C">
        <w:rPr>
          <w:rFonts w:ascii="Calibri" w:hAnsi="Calibri" w:cs="Calibri"/>
        </w:rPr>
        <w:t xml:space="preserve"> the top priority areas as it misses </w:t>
      </w:r>
      <w:r w:rsidRPr="005E6DD3">
        <w:rPr>
          <w:rFonts w:ascii="Calibri" w:hAnsi="Calibri" w:cs="Calibri"/>
        </w:rPr>
        <w:t>much of the fine-scale variation in forest structures</w:t>
      </w:r>
      <w:r w:rsidR="00867515">
        <w:rPr>
          <w:rFonts w:ascii="Calibri" w:hAnsi="Calibri" w:cs="Calibri"/>
        </w:rPr>
        <w:t>.</w:t>
      </w:r>
      <w:r>
        <w:rPr>
          <w:rFonts w:ascii="Calibri" w:hAnsi="Calibri" w:cs="Calibri"/>
        </w:rPr>
        <w:t xml:space="preserve"> </w:t>
      </w:r>
      <w:r w:rsidR="00532F16">
        <w:rPr>
          <w:rFonts w:ascii="Calibri" w:hAnsi="Calibri" w:cs="Calibri"/>
        </w:rPr>
        <w:t>We conclude that while inventory data</w:t>
      </w:r>
      <w:r w:rsidR="00974E6C">
        <w:rPr>
          <w:rFonts w:ascii="Calibri" w:hAnsi="Calibri" w:cs="Calibri"/>
        </w:rPr>
        <w:t xml:space="preserve"> collected for forestry purposes may be useful for forest conservation purposes, </w:t>
      </w:r>
      <w:r w:rsidR="00532F16">
        <w:rPr>
          <w:rFonts w:ascii="Calibri" w:hAnsi="Calibri" w:cs="Calibri"/>
        </w:rPr>
        <w:t xml:space="preserve"> </w:t>
      </w:r>
      <w:r w:rsidR="00974E6C">
        <w:rPr>
          <w:rFonts w:ascii="Calibri" w:hAnsi="Calibri" w:cs="Calibri"/>
        </w:rPr>
        <w:t xml:space="preserve">it needs to be detailed enough </w:t>
      </w:r>
      <w:r>
        <w:rPr>
          <w:rFonts w:ascii="Calibri" w:hAnsi="Calibri" w:cs="Calibri"/>
        </w:rPr>
        <w:t>to be</w:t>
      </w:r>
      <w:r w:rsidRPr="005E6DD3">
        <w:rPr>
          <w:rFonts w:ascii="Calibri" w:hAnsi="Calibri" w:cs="Calibri"/>
        </w:rPr>
        <w:t xml:space="preserve"> able to account for more small-scaled features of </w:t>
      </w:r>
      <w:r w:rsidR="00974E6C">
        <w:rPr>
          <w:rFonts w:ascii="Calibri" w:hAnsi="Calibri" w:cs="Calibri"/>
        </w:rPr>
        <w:t xml:space="preserve">high </w:t>
      </w:r>
      <w:r w:rsidRPr="005E6DD3">
        <w:rPr>
          <w:rFonts w:ascii="Calibri" w:hAnsi="Calibri" w:cs="Calibri"/>
        </w:rPr>
        <w:t xml:space="preserve">conservation value. </w:t>
      </w:r>
      <w:r w:rsidRPr="005E6DD3">
        <w:rPr>
          <w:rFonts w:ascii="Calibri" w:hAnsi="Calibri" w:cs="Calibri"/>
        </w:rPr>
        <w:lastRenderedPageBreak/>
        <w:t>These results underline the importance of making detailed inventory data publicly available</w:t>
      </w:r>
      <w:r w:rsidR="00974E6C">
        <w:rPr>
          <w:rFonts w:ascii="Calibri" w:hAnsi="Calibri" w:cs="Calibri"/>
        </w:rPr>
        <w:t xml:space="preserve">. </w:t>
      </w:r>
      <w:r>
        <w:rPr>
          <w:rFonts w:ascii="Calibri" w:hAnsi="Calibri" w:cs="Calibri"/>
        </w:rPr>
        <w:t>Finally, we</w:t>
      </w:r>
      <w:r w:rsidRPr="005E6DD3">
        <w:rPr>
          <w:rFonts w:ascii="Calibri" w:hAnsi="Calibri" w:cs="Calibri"/>
        </w:rPr>
        <w:t xml:space="preserve"> discuss how the prioritization methodology we used </w:t>
      </w:r>
      <w:proofErr w:type="gramStart"/>
      <w:r w:rsidRPr="005E6DD3">
        <w:rPr>
          <w:rFonts w:ascii="Calibri" w:hAnsi="Calibri" w:cs="Calibri"/>
        </w:rPr>
        <w:t>could be integrated</w:t>
      </w:r>
      <w:proofErr w:type="gramEnd"/>
      <w:r w:rsidRPr="005E6DD3">
        <w:rPr>
          <w:rFonts w:ascii="Calibri" w:hAnsi="Calibri" w:cs="Calibri"/>
        </w:rPr>
        <w:t xml:space="preserve"> into operative forest management in especially in countries in the boreal zone.</w:t>
      </w:r>
    </w:p>
    <w:p w:rsidR="00C86CCE" w:rsidRPr="000E68E6" w:rsidRDefault="00C87C87" w:rsidP="00DC671F">
      <w:pPr>
        <w:spacing w:line="276" w:lineRule="auto"/>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F44A27" w:rsidRDefault="001138BE" w:rsidP="001138BE">
      <w:pPr>
        <w:pStyle w:val="Heading1"/>
        <w:spacing w:line="276" w:lineRule="auto"/>
        <w:rPr>
          <w:rFonts w:cs="Calibri"/>
          <w:szCs w:val="40"/>
        </w:rPr>
      </w:pPr>
      <w:r w:rsidRPr="00F44A27">
        <w:rPr>
          <w:rFonts w:cs="Calibri"/>
          <w:color w:val="000000"/>
          <w:szCs w:val="40"/>
        </w:rPr>
        <w:t>Introduction</w:t>
      </w:r>
    </w:p>
    <w:p w:rsidR="001138BE" w:rsidRPr="005E6DD3" w:rsidRDefault="001138BE" w:rsidP="001138BE">
      <w:pPr>
        <w:pStyle w:val="Heading2"/>
        <w:spacing w:line="276" w:lineRule="auto"/>
        <w:rPr>
          <w:rFonts w:cs="Calibri"/>
          <w:sz w:val="24"/>
          <w:szCs w:val="24"/>
        </w:rPr>
      </w:pPr>
      <w:r w:rsidRPr="005E6DD3">
        <w:rPr>
          <w:rFonts w:cs="Calibri"/>
          <w:szCs w:val="28"/>
        </w:rPr>
        <w:t>Multitude of objectives for conservation prioritization</w:t>
      </w:r>
    </w:p>
    <w:p w:rsidR="001138BE" w:rsidRPr="005E6DD3" w:rsidRDefault="001138BE" w:rsidP="007B3CCF">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9667C2">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w:t>
      </w:r>
      <w:proofErr w:type="spellStart"/>
      <w:r w:rsidRPr="005E6DD3">
        <w:rPr>
          <w:rFonts w:ascii="Calibri" w:hAnsi="Calibri" w:cs="Calibri"/>
        </w:rPr>
        <w:t>transdisciplinary</w:t>
      </w:r>
      <w:proofErr w:type="spellEnd"/>
      <w:r w:rsidRPr="005E6DD3">
        <w:rPr>
          <w:rFonts w:ascii="Calibri" w:hAnsi="Calibri" w:cs="Calibri"/>
        </w:rPr>
        <w:t xml:space="preserve"> research and decision-making </w:t>
      </w:r>
      <w:r>
        <w:rPr>
          <w:rFonts w:ascii="Calibri" w:hAnsi="Calibri" w:cs="Calibri"/>
        </w:rPr>
        <w:fldChar w:fldCharType="begin" w:fldLock="1"/>
      </w:r>
      <w:r w:rsidR="009667C2">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9667C2">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9667C2">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9667C2">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9667C2">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9667C2">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1-12",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9667C2">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formattedCitation" : "(11)", "plainTextFormattedCitation" : "(11)", "previouslyFormattedCitation" : "(11)"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7B3CCF">
      <w:pPr>
        <w:pStyle w:val="NormalWeb"/>
        <w:spacing w:line="276" w:lineRule="auto"/>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2,13)", "plainTextFormattedCitation" : "(12,13)",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2C4B8E" w:rsidRPr="002C4B8E">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mathematically over the years </w:t>
      </w:r>
      <w:r w:rsidR="00460F84">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4)", "plainTextFormattedCitation" : "(14)",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2C4B8E" w:rsidRPr="002C4B8E">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From Duplicate 2 (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From Duplicate 2 ( ", "page" : "291-305", "publisher" : "Springer-Verlag", "publisher-place" : "New York", "title" : "Mathematical methods for identifying representative reserve networks", "type" : "chapter" }, "uris" : [ "http://www.mendeley.com/documents/?uuid=f3d42e35-fd68-4cb4-865c-e4f1e9686631" ] } ], "mendeley" : { "formattedCitation" : "(15\u201319)", "plainTextFormattedCitation" : "(15\u201319)",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2C4B8E" w:rsidRPr="002C4B8E">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w:t>
      </w:r>
      <w:r w:rsidR="00CB3DAD">
        <w:rPr>
          <w:rFonts w:ascii="Carlito" w:hAnsi="Carlito" w:cs="Carlito"/>
          <w:color w:val="000000"/>
          <w:lang w:val="en-US"/>
        </w:rPr>
        <w:t xml:space="preserve">investigate the usability of different </w:t>
      </w:r>
      <w:r>
        <w:rPr>
          <w:rFonts w:ascii="Carlito" w:hAnsi="Carlito" w:cs="Carlito"/>
          <w:color w:val="000000"/>
          <w:lang w:val="en-US"/>
        </w:rPr>
        <w:t xml:space="preserve">types of forest inventory data for spatial conservation prioritization, </w:t>
      </w:r>
      <w:r w:rsidR="00CB3DAD">
        <w:rPr>
          <w:rFonts w:ascii="Carlito" w:hAnsi="Carlito" w:cs="Carlito"/>
          <w:color w:val="000000"/>
          <w:lang w:val="en-US"/>
        </w:rPr>
        <w:t>and explore</w:t>
      </w:r>
      <w:r>
        <w:rPr>
          <w:rFonts w:ascii="Carlito" w:hAnsi="Carlito" w:cs="Carlito"/>
          <w:color w:val="000000"/>
          <w:lang w:val="en-US"/>
        </w:rPr>
        <w:t xml:space="preserve"> whether </w:t>
      </w:r>
      <w:r w:rsidR="00CB3DAD">
        <w:rPr>
          <w:rFonts w:ascii="Carlito" w:hAnsi="Carlito" w:cs="Carlito"/>
          <w:color w:val="000000"/>
          <w:lang w:val="en-US"/>
        </w:rPr>
        <w:t xml:space="preserve">different </w:t>
      </w:r>
      <w:r>
        <w:rPr>
          <w:rFonts w:ascii="Carlito" w:hAnsi="Carlito" w:cs="Carlito"/>
          <w:color w:val="000000"/>
          <w:lang w:val="en-US"/>
        </w:rPr>
        <w:t xml:space="preserve">data </w:t>
      </w:r>
      <w:r w:rsidR="00CB3DAD">
        <w:rPr>
          <w:rFonts w:ascii="Carlito" w:hAnsi="Carlito" w:cs="Carlito"/>
          <w:color w:val="000000"/>
          <w:lang w:val="en-US"/>
        </w:rPr>
        <w:t xml:space="preserve">sources </w:t>
      </w:r>
      <w:r>
        <w:rPr>
          <w:rFonts w:ascii="Carlito" w:hAnsi="Carlito" w:cs="Carlito"/>
          <w:color w:val="000000"/>
          <w:lang w:val="en-US"/>
        </w:rPr>
        <w:t xml:space="preserve">capture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20)", "plainTextFormattedCitation" : "(6,20)",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2C4B8E" w:rsidRPr="002C4B8E">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Informative conservation decision-making depends on available data</w:t>
      </w:r>
    </w:p>
    <w:p w:rsidR="0005278B" w:rsidRPr="0005278B" w:rsidRDefault="0005278B" w:rsidP="00127A62">
      <w:pPr>
        <w:spacing w:line="276" w:lineRule="auto"/>
        <w:rPr>
          <w:rFonts w:ascii="Calibri" w:hAnsi="Calibri" w:cs="Calibri"/>
        </w:rPr>
      </w:pPr>
      <w:r w:rsidRPr="0005278B">
        <w:rPr>
          <w:rFonts w:ascii="Calibri" w:hAnsi="Calibri" w:cs="Calibri"/>
        </w:rPr>
        <w:t xml:space="preserve">A plethora of studies </w:t>
      </w:r>
      <w:proofErr w:type="gramStart"/>
      <w:r w:rsidR="002F158D">
        <w:rPr>
          <w:rFonts w:ascii="Calibri" w:hAnsi="Calibri" w:cs="Calibri"/>
        </w:rPr>
        <w:t>has</w:t>
      </w:r>
      <w:r w:rsidRPr="0005278B">
        <w:rPr>
          <w:rFonts w:ascii="Calibri" w:hAnsi="Calibri" w:cs="Calibri"/>
        </w:rPr>
        <w:t xml:space="preserve"> been published</w:t>
      </w:r>
      <w:proofErr w:type="gramEnd"/>
      <w:r w:rsidRPr="0005278B">
        <w:rPr>
          <w:rFonts w:ascii="Calibri" w:hAnsi="Calibri" w:cs="Calibri"/>
        </w:rPr>
        <w:t xml:space="preserve">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9667C2">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formattedCitation" : "(21)", "plainTextFormattedCitation" : "(21)", "previouslyFormattedCitation" : "(21)" }, "properties" : { "noteIndex" : 0 }, "schema" : "https://github.com/citation-style-language/schema/raw/master/csl-citation.json" }</w:instrText>
      </w:r>
      <w:r w:rsidR="00FB50E2">
        <w:rPr>
          <w:rFonts w:ascii="Calibri" w:hAnsi="Calibri" w:cs="Calibri"/>
        </w:rPr>
        <w:fldChar w:fldCharType="separate"/>
      </w:r>
      <w:r w:rsidR="002C4B8E" w:rsidRPr="002C4B8E">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9667C2">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22,23)", "plainTextFormattedCitation" : "(22,23)", "previouslyFormattedCitation" : "(22,23)" }, "properties" : { "noteIndex" : 0 }, "schema" : "https://github.com/citation-style-language/schema/raw/master/csl-citation.json" }</w:instrText>
      </w:r>
      <w:r w:rsidR="008A4123">
        <w:rPr>
          <w:rFonts w:ascii="Calibri" w:hAnsi="Calibri" w:cs="Calibri"/>
        </w:rPr>
        <w:fldChar w:fldCharType="separate"/>
      </w:r>
      <w:r w:rsidR="002C4B8E" w:rsidRPr="002C4B8E">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9667C2">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24,25)", "plainTextFormattedCitation" : "(24,25)", "previouslyFormattedCitation" : "(24,25)" }, "properties" : { "noteIndex" : 0 }, "schema" : "https://github.com/citation-style-language/schema/raw/master/csl-citation.json" }</w:instrText>
      </w:r>
      <w:r w:rsidR="008A4123">
        <w:rPr>
          <w:rFonts w:ascii="Calibri" w:hAnsi="Calibri" w:cs="Calibri"/>
        </w:rPr>
        <w:fldChar w:fldCharType="separate"/>
      </w:r>
      <w:r w:rsidR="002C4B8E" w:rsidRPr="002C4B8E">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9667C2">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23,26)", "plainTextFormattedCitation" : "(23,26)", "previouslyFormattedCitation" : "(23,26)" }, "properties" : { "noteIndex" : 0 }, "schema" : "https://github.com/citation-style-language/schema/raw/master/csl-citation.json" }</w:instrText>
      </w:r>
      <w:r w:rsidR="003A43F1">
        <w:rPr>
          <w:rFonts w:ascii="Calibri" w:hAnsi="Calibri" w:cs="Calibri"/>
        </w:rPr>
        <w:fldChar w:fldCharType="separate"/>
      </w:r>
      <w:r w:rsidR="002C4B8E" w:rsidRPr="002C4B8E">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decision-making point of view because of the many benefits it entails, such as enabling integrative and synthesizing science </w:t>
      </w:r>
      <w:r w:rsidR="00A73AD1">
        <w:rPr>
          <w:rFonts w:ascii="Calibri" w:hAnsi="Calibri" w:cs="Calibri"/>
        </w:rPr>
        <w:fldChar w:fldCharType="begin" w:fldLock="1"/>
      </w:r>
      <w:r w:rsidR="009667C2">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27)", "plainTextFormattedCitation" : "(27)", "previouslyFormattedCitation" : "(27)" }, "properties" : { "noteIndex" : 0 }, "schema" : "https://github.com/citation-style-language/schema/raw/master/csl-citation.json" }</w:instrText>
      </w:r>
      <w:r w:rsidR="00A73AD1">
        <w:rPr>
          <w:rFonts w:ascii="Calibri" w:hAnsi="Calibri" w:cs="Calibri"/>
        </w:rPr>
        <w:fldChar w:fldCharType="separate"/>
      </w:r>
      <w:r w:rsidR="002C4B8E" w:rsidRPr="002C4B8E">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w:t>
      </w:r>
      <w:r w:rsidRPr="0005278B">
        <w:rPr>
          <w:rFonts w:ascii="Calibri" w:hAnsi="Calibri" w:cs="Calibri"/>
        </w:rPr>
        <w:lastRenderedPageBreak/>
        <w:t xml:space="preserve">originators </w:t>
      </w:r>
      <w:r w:rsidR="009E02E2">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9E02E2">
        <w:rPr>
          <w:rFonts w:ascii="Calibri" w:hAnsi="Calibri" w:cs="Calibri"/>
        </w:rPr>
        <w:fldChar w:fldCharType="separate"/>
      </w:r>
      <w:r w:rsidR="002C4B8E" w:rsidRPr="002C4B8E">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9667C2">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29)", "plainTextFormattedCitation" : "(29)", "previouslyFormattedCitation" : "(29)" }, "properties" : { "noteIndex" : 0 }, "schema" : "https://github.com/citation-style-language/schema/raw/master/csl-citation.json" }</w:instrText>
      </w:r>
      <w:r w:rsidR="009E02E2">
        <w:rPr>
          <w:rFonts w:ascii="Calibri" w:hAnsi="Calibri" w:cs="Calibri"/>
        </w:rPr>
        <w:fldChar w:fldCharType="separate"/>
      </w:r>
      <w:r w:rsidR="002C4B8E" w:rsidRPr="002C4B8E">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formattedCitation" : "(28,30,31)", "plainTextFormattedCitation" : "(28,30,31)", "previouslyFormattedCitation" : "(28,30,31)" }, "properties" : { "noteIndex" : 0 }, "schema" : "https://github.com/citation-style-language/schema/raw/master/csl-citation.json" }</w:instrText>
      </w:r>
      <w:r w:rsidR="001642EE">
        <w:rPr>
          <w:rFonts w:ascii="Calibri" w:hAnsi="Calibri" w:cs="Calibri"/>
        </w:rPr>
        <w:fldChar w:fldCharType="separate"/>
      </w:r>
      <w:r w:rsidR="002C4B8E" w:rsidRPr="002C4B8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w:t>
      </w:r>
      <w:r w:rsidR="00777187">
        <w:rPr>
          <w:rFonts w:ascii="Calibri" w:hAnsi="Calibri" w:cs="Calibri"/>
        </w:rPr>
        <w:t xml:space="preserve">conservation </w:t>
      </w:r>
      <w:r w:rsidRPr="0005278B">
        <w:rPr>
          <w:rFonts w:ascii="Calibri" w:hAnsi="Calibri" w:cs="Calibri"/>
        </w:rPr>
        <w:t xml:space="preserve">decisions still have to be made </w:t>
      </w:r>
      <w:r w:rsidR="002219CD">
        <w:rPr>
          <w:rFonts w:ascii="Calibri" w:hAnsi="Calibri" w:cs="Calibri"/>
        </w:rPr>
        <w:fldChar w:fldCharType="begin" w:fldLock="1"/>
      </w:r>
      <w:r w:rsidR="009667C2">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23,32)", "plainTextFormattedCitation" : "(23,32)", "previouslyFormattedCitation" : "(23,32)" }, "properties" : { "noteIndex" : 0 }, "schema" : "https://github.com/citation-style-language/schema/raw/master/csl-citation.json" }</w:instrText>
      </w:r>
      <w:r w:rsidR="002219CD">
        <w:rPr>
          <w:rFonts w:ascii="Calibri" w:hAnsi="Calibri" w:cs="Calibri"/>
        </w:rPr>
        <w:fldChar w:fldCharType="separate"/>
      </w:r>
      <w:r w:rsidR="002C4B8E" w:rsidRPr="002C4B8E">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9667C2">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formattedCitation" : "(22,31,33\u201335)", "plainTextFormattedCitation" : "(22,31,33\u201335)", "previouslyFormattedCitation" : "(22,31,33\u201335)" }, "properties" : { "noteIndex" : 0 }, "schema" : "https://github.com/citation-style-language/schema/raw/master/csl-citation.json" }</w:instrText>
      </w:r>
      <w:r w:rsidR="00B87745">
        <w:rPr>
          <w:rFonts w:ascii="Calibri" w:hAnsi="Calibri" w:cs="Calibri"/>
        </w:rPr>
        <w:fldChar w:fldCharType="separate"/>
      </w:r>
      <w:r w:rsidR="002C4B8E" w:rsidRPr="002C4B8E">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127A62">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9667C2">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rsidR="00B76CBB">
        <w:rPr>
          <w:rFonts w:ascii="Calibri" w:hAnsi="Calibri" w:cs="Calibri"/>
        </w:rPr>
        <w:fldChar w:fldCharType="separate"/>
      </w:r>
      <w:r w:rsidR="002C4B8E" w:rsidRPr="002C4B8E">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9667C2">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publisher-place" : "Dordrecht", "title" : "Multi-source national forest inventory \u2013 methods and applications", "type" : "book" }, "uris" : [ "http://www.mendeley.com/documents/?uuid=b77b9949-8265-49fa-9efd-1ee7d808e787" ] } ], "mendeley" : { "formattedCitation" : "(36,37)", "plainTextFormattedCitation" : "(36,37)", "previouslyFormattedCitation" : "(36,37)" }, "properties" : { "noteIndex" : 0 }, "schema" : "https://github.com/citation-style-language/schema/raw/master/csl-citation.json" }</w:instrText>
      </w:r>
      <w:r w:rsidR="00FE1D6C">
        <w:rPr>
          <w:rFonts w:ascii="Calibri" w:hAnsi="Calibri" w:cs="Calibri"/>
        </w:rPr>
        <w:fldChar w:fldCharType="separate"/>
      </w:r>
      <w:r w:rsidR="002C4B8E" w:rsidRPr="002C4B8E">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have started opening up their databases. For example, the Finnish Forest Research Institute has quite opened up their multi-source national forest inventory database (</w:t>
      </w:r>
      <w:r w:rsidRPr="00052A5A">
        <w:rPr>
          <w:rFonts w:ascii="Calibri" w:hAnsi="Calibri" w:cs="Calibri"/>
        </w:rPr>
        <w:t>http://www.metla.fi/ohjelma/vmi/vmi-moni-en.htm</w:t>
      </w:r>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EC3CEB">
      <w:pPr>
        <w:pStyle w:val="Heading2"/>
        <w:jc w:val="left"/>
        <w:rPr>
          <w:szCs w:val="28"/>
        </w:rPr>
      </w:pPr>
      <w:r w:rsidRPr="006434A0">
        <w:rPr>
          <w:szCs w:val="28"/>
        </w:rPr>
        <w:t>Forest inventory data in spatial conservation prioritization and validation</w:t>
      </w:r>
    </w:p>
    <w:p w:rsidR="006434A0" w:rsidRPr="006434A0" w:rsidRDefault="006434A0" w:rsidP="00127A62">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9667C2">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38)", "plainTextFormattedCitation" : "(38)", "previouslyFormattedCitation" : "(38)"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2C4B8E" w:rsidRPr="002C4B8E">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2C4B8E" w:rsidRPr="002C4B8E">
        <w:rPr>
          <w:rFonts w:ascii="Calibri" w:hAnsi="Calibri" w:cs="Calibri"/>
          <w:noProof/>
        </w:rPr>
        <w:t>(39)</w:t>
      </w:r>
      <w:r w:rsidR="00DD4E5A">
        <w:rPr>
          <w:rFonts w:ascii="Calibri" w:hAnsi="Calibri" w:cs="Calibri"/>
        </w:rPr>
        <w:fldChar w:fldCharType="end"/>
      </w:r>
      <w:r w:rsidRPr="006434A0">
        <w:rPr>
          <w:rFonts w:ascii="Calibri" w:hAnsi="Calibri" w:cs="Calibri"/>
        </w:rPr>
        <w:t>, biodiversity indicators estimated from forest inventory data can be classified into two categories: (</w:t>
      </w:r>
      <w:proofErr w:type="spellStart"/>
      <w:r w:rsidRPr="006434A0">
        <w:rPr>
          <w:rFonts w:ascii="Calibri" w:hAnsi="Calibri" w:cs="Calibri"/>
        </w:rPr>
        <w:t>i</w:t>
      </w:r>
      <w:proofErr w:type="spellEnd"/>
      <w:r w:rsidRPr="006434A0">
        <w:rPr>
          <w:rFonts w:ascii="Calibri" w:hAnsi="Calibri" w:cs="Calibri"/>
        </w:rPr>
        <w:t xml:space="preserve">)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3F54F6">
        <w:rPr>
          <w:rFonts w:ascii="Calibri" w:hAnsi="Calibri" w:cs="Calibri"/>
        </w:rPr>
        <w:fldChar w:fldCharType="separate"/>
      </w:r>
      <w:r w:rsidR="002C4B8E" w:rsidRPr="002C4B8E">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39\u201341)", "plainTextFormattedCitation" : "(39\u201341)", "previouslyFormattedCitation" : "(39\u201341)" }, "properties" : { "noteIndex" : 0 }, "schema" : "https://github.com/citation-style-language/schema/raw/master/csl-citation.json" }</w:instrText>
      </w:r>
      <w:r w:rsidR="007C48D2">
        <w:rPr>
          <w:rFonts w:ascii="Calibri" w:hAnsi="Calibri" w:cs="Calibri"/>
        </w:rPr>
        <w:fldChar w:fldCharType="separate"/>
      </w:r>
      <w:r w:rsidR="002C4B8E" w:rsidRPr="002C4B8E">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9667C2">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publisher" : "Springer", "publisher-place" : "Dordrecht", "title" : "National Forest Inventories Pathways for Common Reporting", "type" : "book" }, "uris" : [ "http://www.mendeley.com/documents/?uuid=0aa5498a-3027-4917-b221-2a2f17f5fbe6" ] } ], "mendeley" : { "formattedCitation" : "(36,42)", "plainTextFormattedCitation" : "(36,42)", "previouslyFormattedCitation" : "(36,42)" }, "properties" : { "noteIndex" : 0 }, "schema" : "https://github.com/citation-style-language/schema/raw/master/csl-citation.json" }</w:instrText>
      </w:r>
      <w:r w:rsidR="009D0833">
        <w:rPr>
          <w:rFonts w:ascii="Calibri" w:hAnsi="Calibri" w:cs="Calibri"/>
        </w:rPr>
        <w:fldChar w:fldCharType="separate"/>
      </w:r>
      <w:r w:rsidR="002C4B8E" w:rsidRPr="002C4B8E">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as structural components are comparatively easy to measure, data about them are commonly </w:t>
      </w:r>
      <w:r w:rsidRPr="006434A0">
        <w:rPr>
          <w:rFonts w:ascii="Calibri" w:hAnsi="Calibri" w:cs="Calibri"/>
        </w:rPr>
        <w:lastRenderedPageBreak/>
        <w:t xml:space="preserve">included in forest inventories </w:t>
      </w:r>
      <w:r w:rsidR="00B915F5">
        <w:rPr>
          <w:rFonts w:ascii="Calibri" w:hAnsi="Calibri" w:cs="Calibri"/>
        </w:rPr>
        <w:fldChar w:fldCharType="begin" w:fldLock="1"/>
      </w:r>
      <w:r w:rsidR="009667C2">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8,39)", "plainTextFormattedCitation" : "(38,39)", "previouslyFormattedCitation" : "(38,39)" }, "properties" : { "noteIndex" : 0 }, "schema" : "https://github.com/citation-style-language/schema/raw/master/csl-citation.json" }</w:instrText>
      </w:r>
      <w:r w:rsidR="00B915F5">
        <w:rPr>
          <w:rFonts w:ascii="Calibri" w:hAnsi="Calibri" w:cs="Calibri"/>
        </w:rPr>
        <w:fldChar w:fldCharType="separate"/>
      </w:r>
      <w:r w:rsidR="002C4B8E" w:rsidRPr="002C4B8E">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9667C2">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43)", "plainTextFormattedCitation" : "(43)", "previouslyFormattedCitation" : "(43)" }, "properties" : { "noteIndex" : 0 }, "schema" : "https://github.com/citation-style-language/schema/raw/master/csl-citation.json" }</w:instrText>
      </w:r>
      <w:r w:rsidR="00C37E24">
        <w:rPr>
          <w:rFonts w:ascii="Calibri" w:hAnsi="Calibri" w:cs="Calibri"/>
        </w:rPr>
        <w:fldChar w:fldCharType="separate"/>
      </w:r>
      <w:r w:rsidR="002C4B8E" w:rsidRPr="002C4B8E">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F8097C">
        <w:rPr>
          <w:rFonts w:ascii="Calibri" w:hAnsi="Calibri" w:cs="Calibri"/>
        </w:rPr>
        <w:fldChar w:fldCharType="separate"/>
      </w:r>
      <w:r w:rsidR="002C4B8E" w:rsidRPr="002C4B8E">
        <w:rPr>
          <w:rFonts w:ascii="Calibri" w:hAnsi="Calibri" w:cs="Calibri"/>
          <w:noProof/>
        </w:rPr>
        <w:t>(39)</w:t>
      </w:r>
      <w:r w:rsidR="00F8097C">
        <w:rPr>
          <w:rFonts w:ascii="Calibri" w:hAnsi="Calibri" w:cs="Calibri"/>
        </w:rPr>
        <w:fldChar w:fldCharType="end"/>
      </w:r>
      <w:r w:rsidRPr="006434A0">
        <w:rPr>
          <w:rFonts w:ascii="Calibri" w:hAnsi="Calibri" w:cs="Calibri"/>
        </w:rPr>
        <w:t xml:space="preserve">. Fourth, since forest </w:t>
      </w:r>
      <w:proofErr w:type="gramStart"/>
      <w:r w:rsidRPr="006434A0">
        <w:rPr>
          <w:rFonts w:ascii="Calibri" w:hAnsi="Calibri" w:cs="Calibri"/>
        </w:rPr>
        <w:t>inventory</w:t>
      </w:r>
      <w:proofErr w:type="gramEnd"/>
      <w:r w:rsidRPr="006434A0">
        <w:rPr>
          <w:rFonts w:ascii="Calibri" w:hAnsi="Calibri" w:cs="Calibri"/>
        </w:rPr>
        <w:t xml:space="preserve"> data still are primarily collected for forest management and planning purposes, conservation prioritization based on forest inventory data can be more easily understood by forestry practitioners. Finally, the data, and thus the results of conservation prioritization analyses, </w:t>
      </w:r>
      <w:proofErr w:type="gramStart"/>
      <w:r w:rsidRPr="006434A0">
        <w:rPr>
          <w:rFonts w:ascii="Calibri" w:hAnsi="Calibri" w:cs="Calibri"/>
        </w:rPr>
        <w:t>are produced</w:t>
      </w:r>
      <w:proofErr w:type="gramEnd"/>
      <w:r w:rsidRPr="006434A0">
        <w:rPr>
          <w:rFonts w:ascii="Calibri" w:hAnsi="Calibri" w:cs="Calibri"/>
        </w:rPr>
        <w:t xml:space="preserve"> at a resolution directly relevant for operative planning.</w:t>
      </w:r>
    </w:p>
    <w:p w:rsidR="006434A0" w:rsidRDefault="006434A0" w:rsidP="00127A62">
      <w:pPr>
        <w:spacing w:line="276" w:lineRule="auto"/>
        <w:rPr>
          <w:rFonts w:ascii="Calibri" w:hAnsi="Calibri" w:cs="Calibri"/>
        </w:rPr>
      </w:pPr>
      <w:r w:rsidRPr="006434A0">
        <w:rPr>
          <w:rFonts w:ascii="Calibri" w:hAnsi="Calibri" w:cs="Calibri"/>
        </w:rPr>
        <w:t xml:space="preserve">Validating the results of a conservation prioritization analysis is an important, but often </w:t>
      </w:r>
      <w:r w:rsidR="00972F2E" w:rsidRPr="006434A0">
        <w:rPr>
          <w:rFonts w:ascii="Calibri" w:hAnsi="Calibri" w:cs="Calibri"/>
        </w:rPr>
        <w:t>overlooked part</w:t>
      </w:r>
      <w:r w:rsidRPr="006434A0">
        <w:rPr>
          <w:rFonts w:ascii="Calibri" w:hAnsi="Calibri" w:cs="Calibri"/>
        </w:rPr>
        <w:t xml:space="preserve"> of the whole prioritization process. In other words, maps and other results of prioritization assessments are often produced assuming that the input data is </w:t>
      </w:r>
      <w:r w:rsidR="00972F2E">
        <w:rPr>
          <w:rFonts w:ascii="Calibri" w:hAnsi="Calibri" w:cs="Calibri"/>
        </w:rPr>
        <w:t xml:space="preserve">of </w:t>
      </w:r>
      <w:r w:rsidRPr="006434A0">
        <w:rPr>
          <w:rFonts w:ascii="Calibri" w:hAnsi="Calibri" w:cs="Calibri"/>
        </w:rPr>
        <w:t>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9667C2">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44)", "plainTextFormattedCitation" : "(44)", "previouslyFormattedCitation" : "(44)" }, "properties" : { "noteIndex" : 0 }, "schema" : "https://github.com/citation-style-language/schema/raw/master/csl-citation.json" }</w:instrText>
      </w:r>
      <w:r w:rsidR="0062576A">
        <w:rPr>
          <w:rFonts w:ascii="Calibri" w:hAnsi="Calibri" w:cs="Calibri"/>
        </w:rPr>
        <w:fldChar w:fldCharType="separate"/>
      </w:r>
      <w:r w:rsidR="002C4B8E" w:rsidRPr="002C4B8E">
        <w:rPr>
          <w:rFonts w:ascii="Calibri" w:hAnsi="Calibri" w:cs="Calibri"/>
          <w:noProof/>
        </w:rPr>
        <w:t>(44)</w:t>
      </w:r>
      <w:r w:rsidR="0062576A">
        <w:rPr>
          <w:rFonts w:ascii="Calibri" w:hAnsi="Calibri" w:cs="Calibri"/>
        </w:rPr>
        <w:fldChar w:fldCharType="end"/>
      </w:r>
      <w:r w:rsidRPr="006434A0">
        <w:rPr>
          <w:rFonts w:ascii="Calibri" w:hAnsi="Calibri" w:cs="Calibri"/>
        </w:rPr>
        <w:t xml:space="preserve">. </w:t>
      </w:r>
      <w:r w:rsidR="00972F2E">
        <w:rPr>
          <w:rFonts w:ascii="Calibri" w:hAnsi="Calibri" w:cs="Calibri"/>
        </w:rPr>
        <w:t>Conservation</w:t>
      </w:r>
      <w:r w:rsidR="00972F2E" w:rsidRPr="006434A0">
        <w:rPr>
          <w:rFonts w:ascii="Calibri" w:hAnsi="Calibri" w:cs="Calibri"/>
        </w:rPr>
        <w:t xml:space="preserve"> </w:t>
      </w:r>
      <w:r w:rsidRPr="006434A0">
        <w:rPr>
          <w:rFonts w:ascii="Calibri" w:hAnsi="Calibri" w:cs="Calibri"/>
        </w:rPr>
        <w:t xml:space="preserve">prioritization </w:t>
      </w:r>
      <w:proofErr w:type="gramStart"/>
      <w:r w:rsidRPr="006434A0">
        <w:rPr>
          <w:rFonts w:ascii="Calibri" w:hAnsi="Calibri" w:cs="Calibri"/>
        </w:rPr>
        <w:t>can be validated</w:t>
      </w:r>
      <w:proofErr w:type="gramEnd"/>
      <w:r w:rsidRPr="006434A0">
        <w:rPr>
          <w:rFonts w:ascii="Calibri" w:hAnsi="Calibri" w:cs="Calibri"/>
        </w:rPr>
        <w:t xml:space="preserve"> for example by comparison to additional local-scale data </w:t>
      </w:r>
      <w:r w:rsidR="00C94A2D">
        <w:rPr>
          <w:rFonts w:ascii="Calibri" w:hAnsi="Calibri" w:cs="Calibri"/>
        </w:rPr>
        <w:t>on</w:t>
      </w:r>
      <w:r w:rsidR="00C94A2D" w:rsidRPr="006434A0">
        <w:rPr>
          <w:rFonts w:ascii="Calibri" w:hAnsi="Calibri" w:cs="Calibri"/>
        </w:rPr>
        <w:t xml:space="preserve"> </w:t>
      </w:r>
      <w:r w:rsidRPr="006434A0">
        <w:rPr>
          <w:rFonts w:ascii="Calibri" w:hAnsi="Calibri" w:cs="Calibri"/>
        </w:rPr>
        <w:t>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t>Aims and scope</w:t>
      </w:r>
    </w:p>
    <w:p w:rsidR="00CD3EDB" w:rsidRPr="00CD3EDB" w:rsidRDefault="00CD3EDB" w:rsidP="00127A62">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127A62">
      <w:pPr>
        <w:spacing w:line="276" w:lineRule="auto"/>
        <w:rPr>
          <w:rFonts w:ascii="Calibri" w:hAnsi="Calibri" w:cs="Calibri"/>
        </w:rPr>
      </w:pPr>
      <w:proofErr w:type="gramStart"/>
      <w:r w:rsidRPr="00CD3EDB">
        <w:rPr>
          <w:rFonts w:ascii="Calibri" w:hAnsi="Calibri" w:cs="Calibri"/>
        </w:rPr>
        <w:t>1) Can conservation prioritization analysis based on forest inventory data capture conservation value in boreal managed forest landscapes?</w:t>
      </w:r>
      <w:proofErr w:type="gramEnd"/>
    </w:p>
    <w:p w:rsidR="00CD3EDB" w:rsidRPr="00CD3EDB" w:rsidRDefault="00CD3EDB" w:rsidP="00127A62">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5C6041" w:rsidP="00127A62">
      <w:pPr>
        <w:spacing w:line="276" w:lineRule="auto"/>
        <w:rPr>
          <w:rFonts w:ascii="Calibri" w:hAnsi="Calibri" w:cs="Calibri"/>
        </w:rPr>
      </w:pPr>
      <w:r>
        <w:rPr>
          <w:rFonts w:ascii="Calibri" w:hAnsi="Calibri" w:cs="Calibri"/>
        </w:rPr>
        <w:t>Furthermore, g</w:t>
      </w:r>
      <w:r w:rsidR="00CD3EDB" w:rsidRPr="00CD3EDB">
        <w:rPr>
          <w:rFonts w:ascii="Calibri" w:hAnsi="Calibri" w:cs="Calibri"/>
        </w:rPr>
        <w:t xml:space="preserve">iven the differences in the data reliability and prioritization results, </w:t>
      </w:r>
      <w:r w:rsidR="00023103">
        <w:rPr>
          <w:rFonts w:ascii="Calibri" w:hAnsi="Calibri" w:cs="Calibri"/>
        </w:rPr>
        <w:t xml:space="preserve">we discuss </w:t>
      </w:r>
      <w:r w:rsidR="00CD3EDB" w:rsidRPr="00CD3EDB">
        <w:rPr>
          <w:rFonts w:ascii="Calibri" w:hAnsi="Calibri" w:cs="Calibri"/>
        </w:rPr>
        <w:t>under what kind of planning circumstances is open but coarse inventory data sufficient for informative conservation decision-making?</w:t>
      </w:r>
    </w:p>
    <w:p w:rsidR="00CD3EDB" w:rsidRPr="00CD3EDB" w:rsidRDefault="00CD3EDB" w:rsidP="00127A62">
      <w:pPr>
        <w:spacing w:line="276" w:lineRule="auto"/>
        <w:rPr>
          <w:rFonts w:ascii="Calibri" w:hAnsi="Calibri" w:cs="Calibri"/>
        </w:rPr>
      </w:pPr>
      <w:r w:rsidRPr="00CD3EDB">
        <w:rPr>
          <w:rFonts w:ascii="Calibri" w:hAnsi="Calibri" w:cs="Calibri"/>
        </w:rPr>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formattedCitation" : "(15,45)", "plainTextFormattedCitation" : "(15,45)", "previouslyFormattedCitation" : "(15,45)" }, "properties" : { "noteIndex" : 0 }, "schema" : "https://github.com/citation-style-language/schema/raw/master/csl-citation.json" }</w:instrText>
      </w:r>
      <w:r w:rsidR="004B0D17">
        <w:rPr>
          <w:rFonts w:ascii="Calibri" w:hAnsi="Calibri" w:cs="Calibri"/>
        </w:rPr>
        <w:fldChar w:fldCharType="separate"/>
      </w:r>
      <w:r w:rsidR="002C4B8E" w:rsidRPr="002C4B8E">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w:t>
      </w:r>
      <w:r w:rsidRPr="00CD3EDB">
        <w:rPr>
          <w:rFonts w:ascii="Calibri" w:hAnsi="Calibri" w:cs="Calibri"/>
        </w:rPr>
        <w:lastRenderedPageBreak/>
        <w:t xml:space="preserve">degree, the procedure itself is applicable to other countries that have similar forest inventory data available. The results should also be applicable to countries with a similar forest management history and current forest and conservation management needs. </w:t>
      </w:r>
    </w:p>
    <w:p w:rsidR="00CD3EDB" w:rsidRDefault="00CD3EDB" w:rsidP="00127A62">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w:t>
      </w:r>
      <w:r w:rsidR="0045755D">
        <w:rPr>
          <w:rFonts w:ascii="Calibri" w:hAnsi="Calibri" w:cs="Calibri"/>
        </w:rPr>
        <w:t>upporting Information</w:t>
      </w:r>
      <w:r w:rsidRPr="00CD3EDB">
        <w:rPr>
          <w:rFonts w:ascii="Calibri" w:hAnsi="Calibri" w:cs="Calibri"/>
        </w:rPr>
        <w:t>) and the code necessary to produce the results from the prioritization analyses. While the proprietary data we have used cannot be shared because of privacy issues,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Material and Methods</w:t>
      </w:r>
    </w:p>
    <w:p w:rsidR="000C5DC8" w:rsidRPr="000C5DC8" w:rsidRDefault="000C5DC8" w:rsidP="000C5DC8">
      <w:pPr>
        <w:pStyle w:val="Heading2"/>
        <w:rPr>
          <w:szCs w:val="28"/>
        </w:rPr>
      </w:pPr>
      <w:r w:rsidRPr="000C5DC8">
        <w:rPr>
          <w:szCs w:val="28"/>
        </w:rPr>
        <w:t>Study area</w:t>
      </w:r>
    </w:p>
    <w:p w:rsidR="000C5DC8" w:rsidRDefault="000C5DC8" w:rsidP="008303E3">
      <w:pPr>
        <w:spacing w:line="276" w:lineRule="auto"/>
        <w:rPr>
          <w:rFonts w:ascii="Calibri" w:hAnsi="Calibri" w:cs="Calibri"/>
        </w:rPr>
      </w:pPr>
      <w:r w:rsidRPr="000C5DC8">
        <w:rPr>
          <w:rFonts w:ascii="Calibri" w:hAnsi="Calibri" w:cs="Calibri"/>
        </w:rPr>
        <w:t>The study area covers the region of Southern Savonia located in Sout</w:t>
      </w:r>
      <w:r w:rsidR="0034649A">
        <w:rPr>
          <w:rFonts w:ascii="Calibri" w:hAnsi="Calibri" w:cs="Calibri"/>
        </w:rPr>
        <w:t>heastern part of Finland (Fig.</w:t>
      </w:r>
      <w:r w:rsidRPr="000C5DC8">
        <w:rPr>
          <w:rFonts w:ascii="Calibri" w:hAnsi="Calibri" w:cs="Calibri"/>
        </w:rPr>
        <w:t xml:space="preserv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w:t>
      </w:r>
      <w:proofErr w:type="gramStart"/>
      <w:r w:rsidRPr="000C5DC8">
        <w:rPr>
          <w:rFonts w:ascii="Calibri" w:hAnsi="Calibri" w:cs="Calibri"/>
        </w:rPr>
        <w:t>it is characterized by a large number of lakes and fragmented waterways, which cover ca. 25% of the total area</w:t>
      </w:r>
      <w:proofErr w:type="gramEnd"/>
      <w:r w:rsidRPr="000C5DC8">
        <w:rPr>
          <w:rFonts w:ascii="Calibri" w:hAnsi="Calibri" w:cs="Calibri"/>
        </w:rPr>
        <w:t xml:space="preserve">. Of the land area, approximately 88 % is forestry land that </w:t>
      </w:r>
      <w:proofErr w:type="gramStart"/>
      <w:r w:rsidRPr="000C5DC8">
        <w:rPr>
          <w:rFonts w:ascii="Calibri" w:hAnsi="Calibri" w:cs="Calibri"/>
        </w:rPr>
        <w:t>can further be divided</w:t>
      </w:r>
      <w:proofErr w:type="gramEnd"/>
      <w:r w:rsidRPr="000C5DC8">
        <w:rPr>
          <w:rFonts w:ascii="Calibri" w:hAnsi="Calibri" w:cs="Calibri"/>
        </w:rPr>
        <w:t xml:space="preserve"> into mineral soils (79%) and mires (21%). The south boreal vegetation zone covers the whole region and forests are mostly dominated by the Scots pine (</w:t>
      </w:r>
      <w:proofErr w:type="spellStart"/>
      <w:r w:rsidRPr="00D6207B">
        <w:rPr>
          <w:rFonts w:ascii="Calibri" w:hAnsi="Calibri" w:cs="Calibri"/>
          <w:i/>
        </w:rPr>
        <w:t>Pinus</w:t>
      </w:r>
      <w:proofErr w:type="spellEnd"/>
      <w:r w:rsidRPr="00D6207B">
        <w:rPr>
          <w:rFonts w:ascii="Calibri" w:hAnsi="Calibri" w:cs="Calibri"/>
          <w:i/>
        </w:rPr>
        <w:t xml:space="preserve"> </w:t>
      </w:r>
      <w:proofErr w:type="spellStart"/>
      <w:r w:rsidRPr="00D6207B">
        <w:rPr>
          <w:rFonts w:ascii="Calibri" w:hAnsi="Calibri" w:cs="Calibri"/>
          <w:i/>
        </w:rPr>
        <w:t>sylvestris</w:t>
      </w:r>
      <w:proofErr w:type="spellEnd"/>
      <w:r w:rsidRPr="000C5DC8">
        <w:rPr>
          <w:rFonts w:ascii="Calibri" w:hAnsi="Calibri" w:cs="Calibri"/>
        </w:rPr>
        <w:t>) and the Norway spruce (</w:t>
      </w:r>
      <w:proofErr w:type="spellStart"/>
      <w:r w:rsidRPr="00D6207B">
        <w:rPr>
          <w:rFonts w:ascii="Calibri" w:hAnsi="Calibri" w:cs="Calibri"/>
          <w:i/>
        </w:rPr>
        <w:t>Picea</w:t>
      </w:r>
      <w:proofErr w:type="spellEnd"/>
      <w:r w:rsidRPr="00D6207B">
        <w:rPr>
          <w:rFonts w:ascii="Calibri" w:hAnsi="Calibri" w:cs="Calibri"/>
          <w:i/>
        </w:rPr>
        <w:t xml:space="preserve"> </w:t>
      </w:r>
      <w:proofErr w:type="spellStart"/>
      <w:r w:rsidRPr="00D6207B">
        <w:rPr>
          <w:rFonts w:ascii="Calibri" w:hAnsi="Calibri" w:cs="Calibri"/>
          <w:i/>
        </w:rPr>
        <w:t>abies</w:t>
      </w:r>
      <w:proofErr w:type="spellEnd"/>
      <w:r w:rsidRPr="000C5DC8">
        <w:rPr>
          <w:rFonts w:ascii="Calibri" w:hAnsi="Calibri" w:cs="Calibri"/>
        </w:rPr>
        <w:t>), mixed with varying amounts of broadlea</w:t>
      </w:r>
      <w:r w:rsidR="009D1A98">
        <w:rPr>
          <w:rFonts w:ascii="Calibri" w:hAnsi="Calibri" w:cs="Calibri"/>
        </w:rPr>
        <w:t>ved</w:t>
      </w:r>
      <w:r w:rsidRPr="000C5DC8">
        <w:rPr>
          <w:rFonts w:ascii="Calibri" w:hAnsi="Calibri" w:cs="Calibri"/>
        </w:rPr>
        <w:t xml:space="preserve">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9667C2">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book" }, "uris" : [ "http://www.mendeley.com/documents/?uuid=193b917c-8bdd-4539-b006-73e15592f369" ] } ], "mendeley" : { "formattedCitation" : "(46)", "plainTextFormattedCitation" : "(46)", "previouslyFormattedCitation" : "(46)" }, "properties" : { "noteIndex" : 0 }, "schema" : "https://github.com/citation-style-language/schema/raw/master/csl-citation.json" }</w:instrText>
      </w:r>
      <w:r w:rsidR="001F4559">
        <w:rPr>
          <w:rFonts w:ascii="Calibri" w:hAnsi="Calibri" w:cs="Calibri"/>
        </w:rPr>
        <w:fldChar w:fldCharType="separate"/>
      </w:r>
      <w:r w:rsidR="002C4B8E" w:rsidRPr="002C4B8E">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w:t>
      </w:r>
      <w:proofErr w:type="spellStart"/>
      <w:r w:rsidRPr="000C5DC8">
        <w:rPr>
          <w:rFonts w:ascii="Calibri" w:hAnsi="Calibri" w:cs="Calibri"/>
        </w:rPr>
        <w:t>silvicultural</w:t>
      </w:r>
      <w:proofErr w:type="spellEnd"/>
      <w:r w:rsidRPr="000C5DC8">
        <w:rPr>
          <w:rFonts w:ascii="Calibri" w:hAnsi="Calibri" w:cs="Calibri"/>
        </w:rPr>
        <w:t xml:space="preserve"> management </w:t>
      </w:r>
      <w:r w:rsidR="00F0544D">
        <w:rPr>
          <w:rFonts w:ascii="Calibri" w:hAnsi="Calibri" w:cs="Calibri"/>
        </w:rPr>
        <w:t>and</w:t>
      </w:r>
      <w:r w:rsidR="00F0544D" w:rsidRPr="000C5DC8">
        <w:rPr>
          <w:rFonts w:ascii="Calibri" w:hAnsi="Calibri" w:cs="Calibri"/>
        </w:rPr>
        <w:t xml:space="preserve"> </w:t>
      </w:r>
      <w:r w:rsidRPr="000C5DC8">
        <w:rPr>
          <w:rFonts w:ascii="Calibri" w:hAnsi="Calibri" w:cs="Calibri"/>
        </w:rPr>
        <w:t>only 2.5% strictly protected</w:t>
      </w:r>
      <w:r w:rsidR="00F0544D">
        <w:rPr>
          <w:rFonts w:ascii="Calibri" w:hAnsi="Calibri" w:cs="Calibri"/>
        </w:rPr>
        <w:t xml:space="preserve">, which </w:t>
      </w:r>
      <w:r w:rsidRPr="000C5DC8">
        <w:rPr>
          <w:rFonts w:ascii="Calibri" w:hAnsi="Calibri" w:cs="Calibri"/>
        </w:rPr>
        <w:t xml:space="preserve">is </w:t>
      </w:r>
      <w:r w:rsidR="00751773">
        <w:rPr>
          <w:rFonts w:ascii="Calibri" w:hAnsi="Calibri" w:cs="Calibri"/>
        </w:rPr>
        <w:t>the</w:t>
      </w:r>
      <w:r w:rsidRPr="000C5DC8">
        <w:rPr>
          <w:rFonts w:ascii="Calibri" w:hAnsi="Calibri" w:cs="Calibri"/>
        </w:rPr>
        <w:t xml:space="preserve"> same as the average for forestry land in </w:t>
      </w:r>
      <w:r w:rsidR="00DF03BE">
        <w:rPr>
          <w:rFonts w:ascii="Calibri" w:hAnsi="Calibri" w:cs="Calibri"/>
        </w:rPr>
        <w:t>s</w:t>
      </w:r>
      <w:r w:rsidRPr="000C5DC8">
        <w:rPr>
          <w:rFonts w:ascii="Calibri" w:hAnsi="Calibri" w:cs="Calibri"/>
        </w:rPr>
        <w:t>outhern Finland.</w:t>
      </w:r>
    </w:p>
    <w:p w:rsidR="007405B8" w:rsidRDefault="007405B8" w:rsidP="000C5DC8">
      <w:pPr>
        <w:spacing w:line="276" w:lineRule="auto"/>
        <w:rPr>
          <w:rFonts w:ascii="Calibri" w:hAnsi="Calibri" w:cs="Calibri"/>
          <w:b/>
        </w:rPr>
      </w:pPr>
    </w:p>
    <w:p w:rsidR="00C8540F" w:rsidRPr="000C5DC8" w:rsidRDefault="00C8540F" w:rsidP="00C90A9F">
      <w:pPr>
        <w:spacing w:line="276" w:lineRule="auto"/>
        <w:rPr>
          <w:rFonts w:ascii="Calibri" w:hAnsi="Calibri" w:cs="Calibri"/>
        </w:rPr>
      </w:pPr>
      <w:proofErr w:type="gramStart"/>
      <w:r w:rsidRPr="00C8540F">
        <w:rPr>
          <w:rFonts w:ascii="Calibri" w:hAnsi="Calibri" w:cs="Calibri"/>
          <w:b/>
        </w:rPr>
        <w:t>Fig. 1.</w:t>
      </w:r>
      <w:proofErr w:type="gramEnd"/>
      <w:r w:rsidRPr="00C8540F">
        <w:rPr>
          <w:rFonts w:ascii="Calibri" w:hAnsi="Calibri" w:cs="Calibri"/>
          <w:b/>
        </w:rPr>
        <w:t xml:space="preserve"> </w:t>
      </w:r>
      <w:proofErr w:type="gramStart"/>
      <w:r w:rsidRPr="00C8540F">
        <w:rPr>
          <w:rFonts w:ascii="Calibri" w:hAnsi="Calibri" w:cs="Calibri"/>
          <w:b/>
        </w:rPr>
        <w:t>Location of Southern Savonia in Finland and Northern Europe</w:t>
      </w:r>
      <w:r w:rsidRPr="00C8540F">
        <w:rPr>
          <w:rFonts w:ascii="Calibri" w:hAnsi="Calibri" w:cs="Calibri"/>
        </w:rPr>
        <w:t>.</w:t>
      </w:r>
      <w:proofErr w:type="gramEnd"/>
    </w:p>
    <w:p w:rsidR="007405B8" w:rsidRDefault="007405B8" w:rsidP="000C5DC8">
      <w:pPr>
        <w:spacing w:line="276" w:lineRule="auto"/>
        <w:rPr>
          <w:rFonts w:ascii="Calibri" w:hAnsi="Calibri" w:cs="Calibri"/>
        </w:rPr>
      </w:pPr>
    </w:p>
    <w:p w:rsidR="000C5DC8" w:rsidRPr="000C5DC8" w:rsidRDefault="000C5DC8" w:rsidP="008303E3">
      <w:pPr>
        <w:spacing w:line="276" w:lineRule="auto"/>
        <w:rPr>
          <w:rFonts w:ascii="Calibri" w:hAnsi="Calibri" w:cs="Calibri"/>
        </w:rPr>
      </w:pPr>
      <w:r w:rsidRPr="000C5DC8">
        <w:rPr>
          <w:rFonts w:ascii="Calibri" w:hAnsi="Calibri" w:cs="Calibri"/>
        </w:rPr>
        <w:t xml:space="preserve">Whereas private forest land has several operators working </w:t>
      </w:r>
      <w:r w:rsidR="009D00BE">
        <w:rPr>
          <w:rFonts w:ascii="Calibri" w:hAnsi="Calibri" w:cs="Calibri"/>
        </w:rPr>
        <w:t>on it</w:t>
      </w:r>
      <w:r w:rsidR="009D00BE" w:rsidRPr="000C5DC8">
        <w:rPr>
          <w:rFonts w:ascii="Calibri" w:hAnsi="Calibri" w:cs="Calibri"/>
        </w:rPr>
        <w:t xml:space="preserve"> </w:t>
      </w:r>
      <w:r w:rsidRPr="000C5DC8">
        <w:rPr>
          <w:rFonts w:ascii="Calibri" w:hAnsi="Calibri" w:cs="Calibri"/>
        </w:rPr>
        <w:t xml:space="preserve">(including </w:t>
      </w:r>
      <w:r w:rsidR="009D00BE">
        <w:rPr>
          <w:rFonts w:ascii="Calibri" w:hAnsi="Calibri" w:cs="Calibri"/>
        </w:rPr>
        <w:t xml:space="preserve">the </w:t>
      </w:r>
      <w:r w:rsidRPr="000C5DC8">
        <w:rPr>
          <w:rFonts w:ascii="Calibri" w:hAnsi="Calibri" w:cs="Calibri"/>
        </w:rPr>
        <w:t>Finnish Forest Centre), the state-owned land is managed by a single organization, Metsähallitus, which is further divided into two independent departments: the Forestry Department manages the Finnish state production forests and the Natural Heritage Services manage</w:t>
      </w:r>
      <w:r w:rsidR="003D0025">
        <w:rPr>
          <w:rFonts w:ascii="Calibri" w:hAnsi="Calibri" w:cs="Calibri"/>
        </w:rPr>
        <w:t>s</w:t>
      </w:r>
      <w:r w:rsidRPr="000C5DC8">
        <w:rPr>
          <w:rFonts w:ascii="Calibri" w:hAnsi="Calibri" w:cs="Calibri"/>
        </w:rPr>
        <w:t xml:space="preserve"> forests outside of commercial operation</w:t>
      </w:r>
      <w:r w:rsidR="005C3708">
        <w:rPr>
          <w:rFonts w:ascii="Calibri" w:hAnsi="Calibri" w:cs="Calibri"/>
        </w:rPr>
        <w:t>s</w:t>
      </w:r>
      <w:r w:rsidRPr="000C5DC8">
        <w:rPr>
          <w:rFonts w:ascii="Calibri" w:hAnsi="Calibri" w:cs="Calibri"/>
        </w:rPr>
        <w:t>, including protected areas.</w:t>
      </w:r>
    </w:p>
    <w:p w:rsidR="00FF295B" w:rsidRDefault="00FF295B" w:rsidP="00361BE7"/>
    <w:p w:rsidR="000C5DC8" w:rsidRPr="000C5DC8" w:rsidRDefault="000C5DC8" w:rsidP="004F6D3A">
      <w:pPr>
        <w:pStyle w:val="Heading2"/>
      </w:pPr>
      <w:r w:rsidRPr="000C5DC8">
        <w:lastRenderedPageBreak/>
        <w:t>Study design</w:t>
      </w:r>
    </w:p>
    <w:p w:rsidR="000C5DC8" w:rsidRPr="000C5DC8" w:rsidRDefault="000C5DC8" w:rsidP="008303E3">
      <w:pPr>
        <w:spacing w:line="276" w:lineRule="auto"/>
        <w:rPr>
          <w:rFonts w:ascii="Calibri" w:hAnsi="Calibri" w:cs="Calibri"/>
        </w:rPr>
      </w:pPr>
      <w:r w:rsidRPr="000C5DC8">
        <w:rPr>
          <w:rFonts w:ascii="Calibri" w:hAnsi="Calibri" w:cs="Calibri"/>
        </w:rPr>
        <w:t>Fig</w:t>
      </w:r>
      <w:r w:rsidR="008303E3">
        <w:rPr>
          <w:rFonts w:ascii="Calibri" w:hAnsi="Calibri" w:cs="Calibri"/>
        </w:rPr>
        <w:t>.</w:t>
      </w:r>
      <w:r w:rsidRPr="000C5DC8">
        <w:rPr>
          <w:rFonts w:ascii="Calibri" w:hAnsi="Calibri" w:cs="Calibri"/>
        </w:rPr>
        <w:t xml:space="preserve"> 2 presents design of our study and Table 1 the data sets used in the analysis. </w:t>
      </w:r>
      <w:proofErr w:type="gramStart"/>
      <w:r w:rsidRPr="000C5DC8">
        <w:rPr>
          <w:rFonts w:ascii="Calibri" w:hAnsi="Calibri" w:cs="Calibri"/>
        </w:rPr>
        <w:t>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w:t>
      </w:r>
      <w:proofErr w:type="gramEnd"/>
      <w:r w:rsidRPr="000C5DC8">
        <w:rPr>
          <w:rFonts w:ascii="Calibri" w:hAnsi="Calibri" w:cs="Calibri"/>
        </w:rPr>
        <w:t xml:space="preserve"> We were interested only in </w:t>
      </w:r>
      <w:proofErr w:type="gramStart"/>
      <w:r w:rsidRPr="000C5DC8">
        <w:rPr>
          <w:rFonts w:ascii="Calibri" w:hAnsi="Calibri" w:cs="Calibri"/>
        </w:rPr>
        <w:t>forest land</w:t>
      </w:r>
      <w:proofErr w:type="gramEnd"/>
      <w:r w:rsidRPr="000C5DC8">
        <w:rPr>
          <w:rFonts w:ascii="Calibri" w:hAnsi="Calibri" w:cs="Calibri"/>
        </w:rPr>
        <w:t xml:space="preserve"> on mineral soils. </w:t>
      </w:r>
    </w:p>
    <w:p w:rsidR="00FF295B" w:rsidRDefault="00FF295B" w:rsidP="00361BE7"/>
    <w:p w:rsidR="00C90A9F" w:rsidRPr="00C90A9F" w:rsidRDefault="00C90A9F" w:rsidP="00C90A9F">
      <w:pPr>
        <w:spacing w:line="276" w:lineRule="auto"/>
      </w:pPr>
      <w:proofErr w:type="gramStart"/>
      <w:r w:rsidRPr="00C90A9F">
        <w:rPr>
          <w:b/>
        </w:rPr>
        <w:t>Fig. 2.</w:t>
      </w:r>
      <w:proofErr w:type="gramEnd"/>
      <w:r w:rsidRPr="00C90A9F">
        <w:rPr>
          <w:b/>
        </w:rPr>
        <w:t xml:space="preserve"> </w:t>
      </w:r>
      <w:proofErr w:type="gramStart"/>
      <w:r w:rsidRPr="00C90A9F">
        <w:rPr>
          <w:b/>
        </w:rPr>
        <w:t>Schematic of the flow of analysis.</w:t>
      </w:r>
      <w:proofErr w:type="gramEnd"/>
      <w:r w:rsidRPr="00C90A9F">
        <w:t xml:space="preserve"> The figure </w:t>
      </w:r>
      <w:proofErr w:type="gramStart"/>
      <w:r w:rsidRPr="00C90A9F">
        <w:t>is divided</w:t>
      </w:r>
      <w:proofErr w:type="gramEnd"/>
      <w:r w:rsidRPr="00C90A9F">
        <w:t xml:space="preserve"> into three sections. The first describes how the index </w:t>
      </w:r>
      <w:proofErr w:type="spellStart"/>
      <w:r w:rsidRPr="00C90A9F">
        <w:t>rasters</w:t>
      </w:r>
      <w:proofErr w:type="spellEnd"/>
      <w:r w:rsidRPr="00C90A9F">
        <w:t xml:space="preserve"> </w:t>
      </w:r>
      <w:proofErr w:type="gramStart"/>
      <w:r w:rsidRPr="00C90A9F">
        <w:t>were combined</w:t>
      </w:r>
      <w:proofErr w:type="gramEnd"/>
      <w:r w:rsidRPr="00C90A9F">
        <w:t xml:space="preserve">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t>
      </w:r>
      <w:proofErr w:type="gramStart"/>
      <w:r w:rsidRPr="00C90A9F">
        <w:t>were analyzed</w:t>
      </w:r>
      <w:proofErr w:type="gramEnd"/>
      <w:r w:rsidRPr="00C90A9F">
        <w:t>.</w:t>
      </w:r>
    </w:p>
    <w:p w:rsidR="00E41016" w:rsidRPr="005E6DD3" w:rsidRDefault="00E41016" w:rsidP="00E41016">
      <w:pPr>
        <w:spacing w:line="276" w:lineRule="auto"/>
        <w:rPr>
          <w:rFonts w:ascii="Calibri" w:hAnsi="Calibri" w:cs="Calibri"/>
          <w:b/>
          <w:bCs/>
        </w:rPr>
      </w:pPr>
      <w:proofErr w:type="gramStart"/>
      <w:r w:rsidRPr="005E6DD3">
        <w:rPr>
          <w:rFonts w:ascii="Calibri" w:hAnsi="Calibri" w:cs="Calibri"/>
          <w:b/>
        </w:rPr>
        <w:t>Table 1</w:t>
      </w:r>
      <w:r w:rsidR="002E49DF">
        <w:rPr>
          <w:rFonts w:ascii="Calibri" w:hAnsi="Calibri" w:cs="Calibri"/>
          <w:b/>
        </w:rPr>
        <w:t>.</w:t>
      </w:r>
      <w:proofErr w:type="gramEnd"/>
      <w:r w:rsidRPr="005E6DD3">
        <w:rPr>
          <w:rFonts w:ascii="Calibri" w:hAnsi="Calibri" w:cs="Calibri"/>
        </w:rPr>
        <w:t xml:space="preserve"> </w:t>
      </w:r>
      <w:r w:rsidRPr="002E49DF">
        <w:rPr>
          <w:rFonts w:ascii="Calibri" w:hAnsi="Calibri" w:cs="Calibri"/>
          <w:b/>
        </w:rPr>
        <w:t xml:space="preserve">The spatial datasets used in the study. </w:t>
      </w:r>
      <w:r w:rsidRPr="005E6DD3">
        <w:rPr>
          <w:rFonts w:ascii="Calibri" w:hAnsi="Calibri" w:cs="Calibri"/>
        </w:rPr>
        <w:t xml:space="preserve">Column Use indicates whether the dataset </w:t>
      </w:r>
      <w:proofErr w:type="gramStart"/>
      <w:r w:rsidRPr="005E6DD3">
        <w:rPr>
          <w:rFonts w:ascii="Calibri" w:hAnsi="Calibri" w:cs="Calibri"/>
        </w:rPr>
        <w:t>is used</w:t>
      </w:r>
      <w:proofErr w:type="gramEnd"/>
      <w:r w:rsidRPr="005E6DD3">
        <w:rPr>
          <w:rFonts w:ascii="Calibri" w:hAnsi="Calibri" w:cs="Calibri"/>
        </w:rPr>
        <w:t xml:space="preserve"> as input for the analyses or in valid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E41016" w:rsidRPr="005E6DD3" w:rsidTr="00E41016">
        <w:trPr>
          <w:trHeight w:val="783"/>
          <w:tblHeader/>
        </w:trPr>
        <w:tc>
          <w:tcPr>
            <w:tcW w:w="262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Dataset</w:t>
            </w:r>
          </w:p>
        </w:tc>
        <w:tc>
          <w:tcPr>
            <w:tcW w:w="973"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Type</w:t>
            </w:r>
          </w:p>
        </w:tc>
        <w:tc>
          <w:tcPr>
            <w:tcW w:w="155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Use</w:t>
            </w:r>
          </w:p>
        </w:tc>
        <w:tc>
          <w:tcPr>
            <w:tcW w:w="1266"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proofErr w:type="spellStart"/>
            <w:r w:rsidRPr="005E6DD3">
              <w:rPr>
                <w:rFonts w:ascii="Calibri" w:hAnsi="Calibri" w:cs="Calibri"/>
                <w:b/>
                <w:bCs/>
              </w:rPr>
              <w:t>Source</w:t>
            </w:r>
            <w:r>
              <w:rPr>
                <w:rFonts w:ascii="Calibri" w:hAnsi="Calibri" w:cs="Calibri"/>
                <w:b/>
                <w:bCs/>
                <w:vertAlign w:val="superscript"/>
              </w:rPr>
              <w:t>a</w:t>
            </w:r>
            <w:proofErr w:type="spellEnd"/>
          </w:p>
        </w:tc>
        <w:tc>
          <w:tcPr>
            <w:tcW w:w="1753" w:type="dxa"/>
            <w:shd w:val="clear" w:color="auto" w:fill="auto"/>
            <w:tcMar>
              <w:left w:w="28" w:type="dxa"/>
              <w:right w:w="28" w:type="dxa"/>
            </w:tcMar>
          </w:tcPr>
          <w:p w:rsidR="00E41016" w:rsidRPr="005E6DD3" w:rsidRDefault="00E41016" w:rsidP="005C6041">
            <w:pPr>
              <w:pStyle w:val="TableHeading"/>
              <w:rPr>
                <w:rFonts w:ascii="Calibri" w:hAnsi="Calibri" w:cs="Calibri"/>
              </w:rPr>
            </w:pPr>
            <w:proofErr w:type="spellStart"/>
            <w:r w:rsidRPr="005E6DD3">
              <w:rPr>
                <w:rFonts w:ascii="Calibri" w:hAnsi="Calibri" w:cs="Calibri"/>
                <w:b/>
                <w:bCs/>
              </w:rPr>
              <w:t>Availability</w:t>
            </w:r>
            <w:r>
              <w:rPr>
                <w:rFonts w:ascii="Calibri" w:hAnsi="Calibri" w:cs="Calibri"/>
                <w:b/>
                <w:bCs/>
                <w:vertAlign w:val="superscript"/>
              </w:rPr>
              <w:t>b</w:t>
            </w:r>
            <w:proofErr w:type="spellEnd"/>
          </w:p>
        </w:tc>
      </w:tr>
      <w:tr w:rsidR="00E41016" w:rsidRPr="005E6DD3" w:rsidTr="00E41016">
        <w:trPr>
          <w:trHeight w:val="684"/>
        </w:trPr>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Multi-source National Forest Inventory Data</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Raste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100.00</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FRI</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1</w:t>
            </w:r>
          </w:p>
        </w:tc>
      </w:tr>
      <w:tr w:rsidR="00E41016" w:rsidRPr="005E6DD3" w:rsidTr="00E41016">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Stand-based forest inventory data</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46.36</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FC, NHS</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2/3</w:t>
            </w:r>
          </w:p>
        </w:tc>
      </w:tr>
      <w:tr w:rsidR="00E41016" w:rsidRPr="005E6DD3" w:rsidTr="00E41016">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Protected areas</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1.87</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FPS</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2</w:t>
            </w:r>
          </w:p>
        </w:tc>
      </w:tr>
      <w:tr w:rsidR="00E41016" w:rsidRPr="005E6DD3" w:rsidTr="00E41016">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Woodland key-habitats</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0.50</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FC</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3</w:t>
            </w:r>
          </w:p>
        </w:tc>
      </w:tr>
      <w:tr w:rsidR="00E41016" w:rsidRPr="005E6DD3" w:rsidTr="00E41016">
        <w:trPr>
          <w:trHeight w:val="134"/>
        </w:trPr>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METSO-deals</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0.13</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CEDTE</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2</w:t>
            </w:r>
          </w:p>
        </w:tc>
      </w:tr>
    </w:tbl>
    <w:p w:rsidR="00E41016" w:rsidRPr="005E6DD3" w:rsidRDefault="00E41016" w:rsidP="00E41016">
      <w:pPr>
        <w:pStyle w:val="Firstparagraph"/>
        <w:rPr>
          <w:rFonts w:ascii="Calibri" w:hAnsi="Calibri" w:cs="Calibri"/>
          <w:sz w:val="20"/>
          <w:szCs w:val="20"/>
        </w:rPr>
      </w:pPr>
      <w:proofErr w:type="gramStart"/>
      <w:r w:rsidRPr="00E41016">
        <w:rPr>
          <w:rFonts w:ascii="Calibri" w:hAnsi="Calibri" w:cs="Calibri"/>
          <w:sz w:val="20"/>
          <w:szCs w:val="20"/>
          <w:vertAlign w:val="superscript"/>
        </w:rPr>
        <w:t>a</w:t>
      </w:r>
      <w:proofErr w:type="gramEnd"/>
      <w:r w:rsidRPr="005E6DD3">
        <w:rPr>
          <w:rFonts w:ascii="Calibri" w:hAnsi="Calibri" w:cs="Calibri"/>
          <w:sz w:val="20"/>
          <w:szCs w:val="20"/>
        </w:rPr>
        <w:t xml:space="preserve"> FRI = Finnish Forest Research Institute, FC = Finnish Forest Centre, NHS = Metsähallitus (Finnish Forest and Park Service) Natural Heritage Services, CEDTE = Centre for Economic Development, Transport and the Environment</w:t>
      </w:r>
    </w:p>
    <w:p w:rsidR="00E41016" w:rsidRPr="00DB0139" w:rsidRDefault="00E41016" w:rsidP="00DB0139">
      <w:pPr>
        <w:pStyle w:val="BodyText"/>
        <w:spacing w:line="276" w:lineRule="auto"/>
        <w:rPr>
          <w:rFonts w:ascii="Calibri" w:hAnsi="Calibri" w:cs="Calibri"/>
          <w:sz w:val="32"/>
          <w:szCs w:val="32"/>
        </w:rPr>
      </w:pPr>
      <w:proofErr w:type="gramStart"/>
      <w:r w:rsidRPr="00E41016">
        <w:rPr>
          <w:rFonts w:ascii="Calibri" w:hAnsi="Calibri" w:cs="Calibri"/>
          <w:sz w:val="20"/>
          <w:szCs w:val="20"/>
          <w:vertAlign w:val="superscript"/>
        </w:rPr>
        <w:t>b</w:t>
      </w:r>
      <w:proofErr w:type="gramEnd"/>
      <w:r w:rsidRPr="005E6DD3">
        <w:rPr>
          <w:rFonts w:ascii="Calibri" w:hAnsi="Calibri" w:cs="Calibri"/>
          <w:sz w:val="20"/>
          <w:szCs w:val="20"/>
        </w:rPr>
        <w:t xml:space="preserve"> 1 = freely available, 2 = available for research purposes upon request under lax conditions, 3 = available for research purposes upon request under strict conditions.</w:t>
      </w:r>
    </w:p>
    <w:p w:rsidR="00E41016" w:rsidRDefault="00E41016" w:rsidP="00361BE7"/>
    <w:p w:rsidR="000C5DC8" w:rsidRPr="000C5DC8" w:rsidRDefault="000C5DC8" w:rsidP="004F6D3A">
      <w:pPr>
        <w:pStyle w:val="Heading2"/>
      </w:pPr>
      <w:r w:rsidRPr="000C5DC8">
        <w:lastRenderedPageBreak/>
        <w:t>Datasets</w:t>
      </w:r>
    </w:p>
    <w:p w:rsidR="000C5DC8" w:rsidRPr="000C5DC8" w:rsidRDefault="000C5DC8" w:rsidP="004F6D3A">
      <w:pPr>
        <w:pStyle w:val="Heading3"/>
      </w:pPr>
      <w:r w:rsidRPr="000C5DC8">
        <w:t xml:space="preserve">Coarse data </w:t>
      </w:r>
    </w:p>
    <w:p w:rsidR="000C5DC8" w:rsidRPr="000C5DC8" w:rsidRDefault="000C5DC8" w:rsidP="008303E3">
      <w:pPr>
        <w:spacing w:line="276" w:lineRule="auto"/>
        <w:rPr>
          <w:rFonts w:ascii="Calibri" w:hAnsi="Calibri" w:cs="Calibri"/>
        </w:rPr>
      </w:pPr>
      <w:r w:rsidRPr="000C5DC8">
        <w:rPr>
          <w:rFonts w:ascii="Calibri" w:hAnsi="Calibri" w:cs="Calibri"/>
        </w:rPr>
        <w:t>The coarse data used in this study was based on the multi-source national forest inventory (MS-NFI) developed</w:t>
      </w:r>
      <w:r w:rsidR="006531B3">
        <w:rPr>
          <w:rFonts w:ascii="Calibri" w:hAnsi="Calibri" w:cs="Calibri"/>
        </w:rPr>
        <w:t xml:space="preserve"> and</w:t>
      </w:r>
      <w:r w:rsidRPr="000C5DC8">
        <w:rPr>
          <w:rFonts w:ascii="Calibri" w:hAnsi="Calibri" w:cs="Calibri"/>
        </w:rPr>
        <w:t xml:space="preserve"> maintained by the Finnish Forest Research Institute (</w:t>
      </w:r>
      <w:proofErr w:type="spellStart"/>
      <w:r w:rsidRPr="000C5DC8">
        <w:rPr>
          <w:rFonts w:ascii="Calibri" w:hAnsi="Calibri" w:cs="Calibri"/>
        </w:rPr>
        <w:t>Metla</w:t>
      </w:r>
      <w:proofErr w:type="spellEnd"/>
      <w:r w:rsidRPr="000C5DC8">
        <w:rPr>
          <w:rFonts w:ascii="Calibri" w:hAnsi="Calibri" w:cs="Calibri"/>
        </w:rPr>
        <w:t xml:space="preserve">).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9667C2">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publisher-place" : "Dordrecht",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37,47,48)", "plainTextFormattedCitation" : "(37,47,48)", "previouslyFormattedCitation" : "(37,47,48)" }, "properties" : { "noteIndex" : 0 }, "schema" : "https://github.com/citation-style-language/schema/raw/master/csl-citation.json" }</w:instrText>
      </w:r>
      <w:r w:rsidR="00C4443A">
        <w:rPr>
          <w:rFonts w:ascii="Calibri" w:hAnsi="Calibri" w:cs="Calibri"/>
        </w:rPr>
        <w:fldChar w:fldCharType="separate"/>
      </w:r>
      <w:r w:rsidR="002C4B8E" w:rsidRPr="002C4B8E">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9667C2">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publisher-place" : "Dordrecht",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37,48,49)", "plainTextFormattedCitation" : "(e.g. 37,48,49)", "previouslyFormattedCitation" : "(e.g. 37,48,49)" }, "properties" : { "noteIndex" : 0 }, "schema" : "https://github.com/citation-style-language/schema/raw/master/csl-citation.json" }</w:instrText>
      </w:r>
      <w:r w:rsidR="001331D6">
        <w:rPr>
          <w:rFonts w:ascii="Calibri" w:hAnsi="Calibri" w:cs="Calibri"/>
        </w:rPr>
        <w:fldChar w:fldCharType="separate"/>
      </w:r>
      <w:r w:rsidR="002C4B8E" w:rsidRPr="002C4B8E">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50)", "plainTextFormattedCitation" : "(20,49,50)", "previouslyFormattedCitation" : "(20,49,50)" }, "properties" : { "noteIndex" : 0 }, "schema" : "https://github.com/citation-style-language/schema/raw/master/csl-citation.json" }</w:instrText>
      </w:r>
      <w:r w:rsidR="001331D6">
        <w:rPr>
          <w:rFonts w:ascii="Calibri" w:hAnsi="Calibri" w:cs="Calibri"/>
        </w:rPr>
        <w:fldChar w:fldCharType="separate"/>
      </w:r>
      <w:r w:rsidR="002C4B8E" w:rsidRPr="002C4B8E">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8303E3">
      <w:pPr>
        <w:spacing w:line="276" w:lineRule="auto"/>
        <w:rPr>
          <w:rFonts w:ascii="Calibri" w:hAnsi="Calibri" w:cs="Calibri"/>
        </w:rPr>
      </w:pPr>
      <w:r w:rsidRPr="000C5DC8">
        <w:rPr>
          <w:rFonts w:ascii="Calibri" w:hAnsi="Calibri" w:cs="Calibri"/>
        </w:rPr>
        <w:t xml:space="preserve">The MS-NFI data has been publicly available since late 2012, the thematic maps can be viewed through a web portal, and the </w:t>
      </w:r>
      <w:proofErr w:type="spellStart"/>
      <w:r w:rsidRPr="000C5DC8">
        <w:rPr>
          <w:rFonts w:ascii="Calibri" w:hAnsi="Calibri" w:cs="Calibri"/>
        </w:rPr>
        <w:t>rasters</w:t>
      </w:r>
      <w:proofErr w:type="spellEnd"/>
      <w:r w:rsidRPr="000C5DC8">
        <w:rPr>
          <w:rFonts w:ascii="Calibri" w:hAnsi="Calibri" w:cs="Calibri"/>
        </w:rPr>
        <w:t xml:space="preserve"> can be downloaded through a file service</w:t>
      </w:r>
      <w:r w:rsidR="00B142F2">
        <w:rPr>
          <w:rFonts w:ascii="Calibri" w:hAnsi="Calibri" w:cs="Calibri"/>
        </w:rPr>
        <w:t xml:space="preserve"> </w:t>
      </w:r>
      <w:r w:rsidR="00B142F2">
        <w:rPr>
          <w:rFonts w:ascii="Calibri" w:hAnsi="Calibri" w:cs="Calibri"/>
        </w:rPr>
        <w:fldChar w:fldCharType="begin" w:fldLock="1"/>
      </w:r>
      <w:r w:rsidR="009667C2">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51)", "plainTextFormattedCitation" : "(51)", "previouslyFormattedCitation" : "(51)" }, "properties" : { "noteIndex" : 0 }, "schema" : "https://github.com/citation-style-language/schema/raw/master/csl-citation.json" }</w:instrText>
      </w:r>
      <w:r w:rsidR="00B142F2">
        <w:rPr>
          <w:rFonts w:ascii="Calibri" w:hAnsi="Calibri" w:cs="Calibri"/>
        </w:rPr>
        <w:fldChar w:fldCharType="separate"/>
      </w:r>
      <w:r w:rsidR="002C4B8E" w:rsidRPr="002C4B8E">
        <w:rPr>
          <w:rFonts w:ascii="Calibri" w:hAnsi="Calibri" w:cs="Calibri"/>
          <w:noProof/>
        </w:rPr>
        <w:t>(51)</w:t>
      </w:r>
      <w:r w:rsidR="00B142F2">
        <w:rPr>
          <w:rFonts w:ascii="Calibri" w:hAnsi="Calibri" w:cs="Calibri"/>
        </w:rPr>
        <w:fldChar w:fldCharType="end"/>
      </w:r>
      <w:r w:rsidRPr="000C5DC8">
        <w:rPr>
          <w:rFonts w:ascii="Calibri" w:hAnsi="Calibri" w:cs="Calibri"/>
        </w:rPr>
        <w:t xml:space="preserve">. The conservation value indexes used for the prioritization require that information on both the average diameter and the volume are available for each tree species group. The standard MS-NFI </w:t>
      </w:r>
      <w:proofErr w:type="spellStart"/>
      <w:r w:rsidRPr="000C5DC8">
        <w:rPr>
          <w:rFonts w:ascii="Calibri" w:hAnsi="Calibri" w:cs="Calibri"/>
        </w:rPr>
        <w:t>rasters</w:t>
      </w:r>
      <w:proofErr w:type="spellEnd"/>
      <w:r w:rsidRPr="000C5DC8">
        <w:rPr>
          <w:rFonts w:ascii="Calibri" w:hAnsi="Calibri" w:cs="Calibri"/>
        </w:rPr>
        <w:t xml:space="preserve"> include only one estimate for average diameter over all tree species groups. In order to calculate estimates of average diameter for each tree species group, stand level variables </w:t>
      </w:r>
      <w:proofErr w:type="gramStart"/>
      <w:r w:rsidRPr="000C5DC8">
        <w:rPr>
          <w:rFonts w:ascii="Calibri" w:hAnsi="Calibri" w:cs="Calibri"/>
        </w:rPr>
        <w:t>were derived</w:t>
      </w:r>
      <w:proofErr w:type="gramEnd"/>
      <w:r w:rsidRPr="000C5DC8">
        <w:rPr>
          <w:rFonts w:ascii="Calibri" w:hAnsi="Calibri" w:cs="Calibri"/>
        </w:rPr>
        <w:t xml:space="preserve"> from the MS-NFI by the way of automatic stand delineation.</w:t>
      </w:r>
    </w:p>
    <w:p w:rsidR="000C5DC8" w:rsidRPr="000C5DC8" w:rsidRDefault="000C5DC8" w:rsidP="008303E3">
      <w:pPr>
        <w:spacing w:line="276" w:lineRule="auto"/>
        <w:rPr>
          <w:rFonts w:ascii="Calibri" w:hAnsi="Calibri" w:cs="Calibri"/>
        </w:rPr>
      </w:pPr>
      <w:r w:rsidRPr="000C5DC8">
        <w:rPr>
          <w:rFonts w:ascii="Calibri" w:hAnsi="Calibri" w:cs="Calibri"/>
        </w:rPr>
        <w:t>We did the stand delineation in the study area by</w:t>
      </w:r>
      <w:r w:rsidR="00C91E0F">
        <w:rPr>
          <w:rFonts w:ascii="Calibri" w:hAnsi="Calibri" w:cs="Calibri"/>
        </w:rPr>
        <w:t xml:space="preserve"> using</w:t>
      </w:r>
      <w:r w:rsidRPr="000C5DC8">
        <w:rPr>
          <w:rFonts w:ascii="Calibri" w:hAnsi="Calibri" w:cs="Calibri"/>
        </w:rPr>
        <w:t xml:space="preserve"> automatic segmentation</w:t>
      </w:r>
      <w:r w:rsidR="005C4DA1">
        <w:rPr>
          <w:rFonts w:ascii="Calibri" w:hAnsi="Calibri" w:cs="Calibri"/>
        </w:rPr>
        <w:t xml:space="preserve"> (see also </w:t>
      </w:r>
      <w:r w:rsidR="00B44178">
        <w:rPr>
          <w:rFonts w:ascii="Calibri" w:hAnsi="Calibri" w:cs="Calibri"/>
        </w:rPr>
        <w:t>Supporting Information</w:t>
      </w:r>
      <w:r w:rsidR="005C4DA1">
        <w:rPr>
          <w:rFonts w:ascii="Calibri" w:hAnsi="Calibri" w:cs="Calibri"/>
        </w:rPr>
        <w:t>)</w:t>
      </w:r>
      <w:r w:rsidRPr="000C5DC8">
        <w:rPr>
          <w:rFonts w:ascii="Calibri" w:hAnsi="Calibri" w:cs="Calibri"/>
        </w:rPr>
        <w:t xml:space="preserve"> o</w:t>
      </w:r>
      <w:r w:rsidR="004807FE">
        <w:rPr>
          <w:rFonts w:ascii="Calibri" w:hAnsi="Calibri" w:cs="Calibri"/>
        </w:rPr>
        <w:t>n</w:t>
      </w:r>
      <w:r w:rsidRPr="000C5DC8">
        <w:rPr>
          <w:rFonts w:ascii="Calibri" w:hAnsi="Calibri" w:cs="Calibri"/>
        </w:rPr>
        <w:t xml:space="preserve">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w:t>
      </w:r>
      <w:proofErr w:type="spellStart"/>
      <w:r w:rsidRPr="000C5DC8">
        <w:rPr>
          <w:rFonts w:ascii="Calibri" w:hAnsi="Calibri" w:cs="Calibri"/>
        </w:rPr>
        <w:t>Nagendra</w:t>
      </w:r>
      <w:proofErr w:type="spellEnd"/>
      <w:r w:rsidRPr="000C5DC8">
        <w:rPr>
          <w:rFonts w:ascii="Calibri" w:hAnsi="Calibri" w:cs="Calibri"/>
        </w:rPr>
        <w:t xml:space="preserve"> &amp; Goldberg</w:t>
      </w:r>
      <w:r w:rsidR="00B458B8">
        <w:rPr>
          <w:rFonts w:ascii="Calibri" w:hAnsi="Calibri" w:cs="Calibri"/>
        </w:rPr>
        <w:t xml:space="preserve"> </w:t>
      </w:r>
      <w:r w:rsidR="00B458B8">
        <w:rPr>
          <w:rFonts w:ascii="Calibri" w:hAnsi="Calibri" w:cs="Calibri"/>
        </w:rPr>
        <w:fldChar w:fldCharType="begin" w:fldLock="1"/>
      </w:r>
      <w:r w:rsidR="009667C2">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52)", "plainTextFormattedCitation" : "(52)", "previouslyFormattedCitation" : "(52)" }, "properties" : { "noteIndex" : 0 }, "schema" : "https://github.com/citation-style-language/schema/raw/master/csl-citation.json" }</w:instrText>
      </w:r>
      <w:r w:rsidR="00B458B8">
        <w:rPr>
          <w:rFonts w:ascii="Calibri" w:hAnsi="Calibri" w:cs="Calibri"/>
        </w:rPr>
        <w:fldChar w:fldCharType="separate"/>
      </w:r>
      <w:r w:rsidR="002C4B8E" w:rsidRPr="002C4B8E">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proofErr w:type="gramStart"/>
      <w:r w:rsidRPr="000C5DC8">
        <w:rPr>
          <w:rFonts w:ascii="Calibri" w:hAnsi="Calibri" w:cs="Calibri"/>
        </w:rPr>
        <w:t>is based</w:t>
      </w:r>
      <w:proofErr w:type="gramEnd"/>
      <w:r w:rsidRPr="000C5DC8">
        <w:rPr>
          <w:rFonts w:ascii="Calibri" w:hAnsi="Calibri" w:cs="Calibri"/>
        </w:rPr>
        <w:t xml:space="preserve">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9667C2">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53)", "plainTextFormattedCitation" : "(53)", "previouslyFormattedCitation" : "(53)" }, "properties" : { "noteIndex" : 0 }, "schema" : "https://github.com/citation-style-language/schema/raw/master/csl-citation.json" }</w:instrText>
      </w:r>
      <w:r w:rsidR="000B4DD9">
        <w:rPr>
          <w:rFonts w:ascii="Calibri" w:hAnsi="Calibri" w:cs="Calibri"/>
        </w:rPr>
        <w:fldChar w:fldCharType="separate"/>
      </w:r>
      <w:r w:rsidR="002C4B8E" w:rsidRPr="002C4B8E">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t>Detailed data</w:t>
      </w:r>
    </w:p>
    <w:p w:rsidR="000C5DC8" w:rsidRPr="000C5DC8" w:rsidRDefault="000C5DC8" w:rsidP="008303E3">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w:t>
      </w:r>
      <w:proofErr w:type="gramStart"/>
      <w:r w:rsidRPr="000C5DC8">
        <w:rPr>
          <w:rFonts w:ascii="Calibri" w:hAnsi="Calibri" w:cs="Calibri"/>
        </w:rPr>
        <w:t>are produced</w:t>
      </w:r>
      <w:proofErr w:type="gramEnd"/>
      <w:r w:rsidRPr="000C5DC8">
        <w:rPr>
          <w:rFonts w:ascii="Calibri" w:hAnsi="Calibri" w:cs="Calibri"/>
        </w:rPr>
        <w:t xml:space="preserve"> by a combination of direct field inventories and a representative plot-based sampling system. Nowadays, inventory data is updated also using remote sensing data (</w:t>
      </w:r>
      <w:proofErr w:type="spellStart"/>
      <w:r w:rsidRPr="000C5DC8">
        <w:rPr>
          <w:rFonts w:ascii="Calibri" w:hAnsi="Calibri" w:cs="Calibri"/>
        </w:rPr>
        <w:t>LiDAR</w:t>
      </w:r>
      <w:proofErr w:type="spellEnd"/>
      <w:r w:rsidRPr="000C5DC8">
        <w:rPr>
          <w:rFonts w:ascii="Calibri" w:hAnsi="Calibri" w:cs="Calibri"/>
        </w:rPr>
        <w:t xml:space="preserve">). These data are collated to provide very fine scale information for forest management planning </w:t>
      </w:r>
      <w:r w:rsidR="0081185B">
        <w:rPr>
          <w:rFonts w:ascii="Calibri" w:hAnsi="Calibri" w:cs="Calibri"/>
        </w:rPr>
        <w:fldChar w:fldCharType="begin" w:fldLock="1"/>
      </w:r>
      <w:r w:rsidR="009667C2">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47)", "plainTextFormattedCitation" : "(47)", "previouslyFormattedCitation" : "(47)" }, "properties" : { "noteIndex" : 0 }, "schema" : "https://github.com/citation-style-language/schema/raw/master/csl-citation.json" }</w:instrText>
      </w:r>
      <w:r w:rsidR="0081185B">
        <w:rPr>
          <w:rFonts w:ascii="Calibri" w:hAnsi="Calibri" w:cs="Calibri"/>
        </w:rPr>
        <w:fldChar w:fldCharType="separate"/>
      </w:r>
      <w:r w:rsidR="002C4B8E" w:rsidRPr="002C4B8E">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w:t>
      </w:r>
      <w:r w:rsidRPr="000C5DC8">
        <w:rPr>
          <w:rFonts w:ascii="Calibri" w:hAnsi="Calibri" w:cs="Calibri"/>
        </w:rPr>
        <w:lastRenderedPageBreak/>
        <w:t>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A82810" w:rsidP="008303E3">
      <w:pPr>
        <w:spacing w:line="276" w:lineRule="auto"/>
        <w:rPr>
          <w:rFonts w:ascii="Calibri" w:hAnsi="Calibri" w:cs="Calibri"/>
        </w:rPr>
      </w:pPr>
      <w:r>
        <w:rPr>
          <w:rFonts w:ascii="Calibri" w:hAnsi="Calibri" w:cs="Calibri"/>
        </w:rPr>
        <w:t xml:space="preserve">The </w:t>
      </w:r>
      <w:r w:rsidR="000C5DC8" w:rsidRPr="000C5DC8">
        <w:rPr>
          <w:rFonts w:ascii="Calibri" w:hAnsi="Calibri" w:cs="Calibri"/>
        </w:rPr>
        <w:t xml:space="preserve">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w:t>
      </w:r>
      <w:r w:rsidR="00CA28CE">
        <w:rPr>
          <w:rFonts w:ascii="Calibri" w:hAnsi="Calibri" w:cs="Calibri"/>
        </w:rPr>
        <w:t xml:space="preserve">the </w:t>
      </w:r>
      <w:r w:rsidR="000C5DC8" w:rsidRPr="000C5DC8">
        <w:rPr>
          <w:rFonts w:ascii="Calibri" w:hAnsi="Calibri" w:cs="Calibri"/>
        </w:rPr>
        <w:t xml:space="preserve">FFC covered ~44% of the land area. Another additional source of information we used was spatial data on the planned forestry operations that contain information on planned operations such as </w:t>
      </w:r>
      <w:proofErr w:type="spellStart"/>
      <w:r w:rsidR="000C5DC8" w:rsidRPr="000C5DC8">
        <w:rPr>
          <w:rFonts w:ascii="Calibri" w:hAnsi="Calibri" w:cs="Calibri"/>
        </w:rPr>
        <w:t>thinnings</w:t>
      </w:r>
      <w:proofErr w:type="spellEnd"/>
      <w:r w:rsidR="000C5DC8" w:rsidRPr="000C5DC8">
        <w:rPr>
          <w:rFonts w:ascii="Calibri" w:hAnsi="Calibri" w:cs="Calibri"/>
        </w:rPr>
        <w:t xml:space="preserve"> and clear-cuts. We used these data to discount the value of forest areas that </w:t>
      </w:r>
      <w:proofErr w:type="gramStart"/>
      <w:r w:rsidR="000C5DC8" w:rsidRPr="000C5DC8">
        <w:rPr>
          <w:rFonts w:ascii="Calibri" w:hAnsi="Calibri" w:cs="Calibri"/>
        </w:rPr>
        <w:t>are planned</w:t>
      </w:r>
      <w:proofErr w:type="gramEnd"/>
      <w:r w:rsidR="000C5DC8" w:rsidRPr="000C5DC8">
        <w:rPr>
          <w:rFonts w:ascii="Calibri" w:hAnsi="Calibri" w:cs="Calibri"/>
        </w:rPr>
        <w:t xml:space="preserve"> to go through forest operations of varying degree. The forest inventory data gathered and managed by </w:t>
      </w:r>
      <w:r w:rsidR="00031982">
        <w:rPr>
          <w:rFonts w:ascii="Calibri" w:hAnsi="Calibri" w:cs="Calibri"/>
        </w:rPr>
        <w:t xml:space="preserve">the </w:t>
      </w:r>
      <w:r w:rsidR="000C5DC8" w:rsidRPr="000C5DC8">
        <w:rPr>
          <w:rFonts w:ascii="Calibri" w:hAnsi="Calibri" w:cs="Calibri"/>
        </w:rPr>
        <w:t>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9667C2">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54)", "plainTextFormattedCitation" : "(54)", "previouslyFormattedCitation" : "(54)" }, "properties" : { "noteIndex" : 0 }, "schema" : "https://github.com/citation-style-language/schema/raw/master/csl-citation.json" }</w:instrText>
      </w:r>
      <w:r w:rsidR="00942F2F">
        <w:rPr>
          <w:rFonts w:ascii="Calibri" w:hAnsi="Calibri" w:cs="Calibri"/>
        </w:rPr>
        <w:fldChar w:fldCharType="separate"/>
      </w:r>
      <w:r w:rsidR="002C4B8E" w:rsidRPr="002C4B8E">
        <w:rPr>
          <w:rFonts w:ascii="Calibri" w:hAnsi="Calibri" w:cs="Calibri"/>
          <w:noProof/>
        </w:rPr>
        <w:t>(54)</w:t>
      </w:r>
      <w:r w:rsidR="00942F2F">
        <w:rPr>
          <w:rFonts w:ascii="Calibri" w:hAnsi="Calibri" w:cs="Calibri"/>
        </w:rPr>
        <w:fldChar w:fldCharType="end"/>
      </w:r>
      <w:r w:rsidR="000C5DC8" w:rsidRPr="000C5DC8">
        <w:rPr>
          <w:rFonts w:ascii="Calibri" w:hAnsi="Calibri" w:cs="Calibri"/>
        </w:rPr>
        <w:t>.</w:t>
      </w:r>
    </w:p>
    <w:p w:rsidR="000C5DC8" w:rsidRPr="000C5DC8" w:rsidRDefault="00882DB0" w:rsidP="008303E3">
      <w:pPr>
        <w:spacing w:line="276" w:lineRule="auto"/>
        <w:rPr>
          <w:rFonts w:ascii="Calibri" w:hAnsi="Calibri" w:cs="Calibri"/>
        </w:rPr>
      </w:pPr>
      <w:r>
        <w:rPr>
          <w:rFonts w:ascii="Calibri" w:hAnsi="Calibri" w:cs="Calibri"/>
        </w:rPr>
        <w:t xml:space="preserve">Metsähallitus </w:t>
      </w:r>
      <w:r w:rsidR="000C5DC8" w:rsidRPr="000C5DC8">
        <w:rPr>
          <w:rFonts w:ascii="Calibri" w:hAnsi="Calibri" w:cs="Calibri"/>
        </w:rPr>
        <w:t xml:space="preserve">NHS has similar inventory system in place on public land. The NHS information system update the database every yearly to simulate the growth of forests, and consequently no filtering </w:t>
      </w:r>
      <w:proofErr w:type="gramStart"/>
      <w:r w:rsidR="000C5DC8" w:rsidRPr="000C5DC8">
        <w:rPr>
          <w:rFonts w:ascii="Calibri" w:hAnsi="Calibri" w:cs="Calibri"/>
        </w:rPr>
        <w:t>was needed</w:t>
      </w:r>
      <w:proofErr w:type="gramEnd"/>
      <w:r w:rsidR="000C5DC8" w:rsidRPr="000C5DC8">
        <w:rPr>
          <w:rFonts w:ascii="Calibri" w:hAnsi="Calibri" w:cs="Calibri"/>
        </w:rPr>
        <w:t>. We received detailed stand-based data from NHS after signing a research collaboration agreement. We were unable the get any data from regions governed by Metsähallitus Forestry. Detailed data from Metsähallitus NHS covers ~2.4% of the land area in South Savonia.</w:t>
      </w:r>
    </w:p>
    <w:p w:rsidR="000C5DC8" w:rsidRPr="000C5DC8" w:rsidRDefault="000C5DC8" w:rsidP="004F6D3A">
      <w:pPr>
        <w:pStyle w:val="Heading3"/>
      </w:pPr>
      <w:r w:rsidRPr="000C5DC8">
        <w:t>Data for validation</w:t>
      </w:r>
    </w:p>
    <w:p w:rsidR="000C5DC8" w:rsidRPr="000C5DC8" w:rsidRDefault="000C5DC8" w:rsidP="008303E3">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E51291" w:rsidP="008303E3">
      <w:pPr>
        <w:spacing w:line="276" w:lineRule="auto"/>
        <w:rPr>
          <w:rFonts w:ascii="Calibri" w:hAnsi="Calibri" w:cs="Calibri"/>
        </w:rPr>
      </w:pPr>
      <w:proofErr w:type="spellStart"/>
      <w:r>
        <w:rPr>
          <w:rFonts w:ascii="Calibri" w:hAnsi="Calibri" w:cs="Calibri"/>
        </w:rPr>
        <w:t>Metsäallitus</w:t>
      </w:r>
      <w:proofErr w:type="spellEnd"/>
      <w:r>
        <w:rPr>
          <w:rFonts w:ascii="Calibri" w:hAnsi="Calibri" w:cs="Calibri"/>
        </w:rPr>
        <w:t xml:space="preserve"> </w:t>
      </w:r>
      <w:r w:rsidR="000C5DC8"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8303E3">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A86C40">
        <w:rPr>
          <w:rFonts w:ascii="Calibri" w:hAnsi="Calibri" w:cs="Calibri"/>
        </w:rPr>
        <w:fldChar w:fldCharType="separate"/>
      </w:r>
      <w:r w:rsidR="002C4B8E" w:rsidRPr="002C4B8E">
        <w:rPr>
          <w:rFonts w:ascii="Calibri" w:hAnsi="Calibri" w:cs="Calibri"/>
          <w:noProof/>
        </w:rPr>
        <w:t>(55)</w:t>
      </w:r>
      <w:r w:rsidR="00A86C40">
        <w:rPr>
          <w:rFonts w:ascii="Calibri" w:hAnsi="Calibri" w:cs="Calibri"/>
        </w:rPr>
        <w:fldChar w:fldCharType="end"/>
      </w:r>
      <w:r w:rsidRPr="000C5DC8">
        <w:rPr>
          <w:rFonts w:ascii="Calibri" w:hAnsi="Calibri" w:cs="Calibri"/>
        </w:rPr>
        <w:t xml:space="preserve">. The concept is in use in many </w:t>
      </w:r>
      <w:proofErr w:type="spellStart"/>
      <w:r w:rsidRPr="000C5DC8">
        <w:rPr>
          <w:rFonts w:ascii="Calibri" w:hAnsi="Calibri" w:cs="Calibri"/>
        </w:rPr>
        <w:t>Fennoscandian</w:t>
      </w:r>
      <w:proofErr w:type="spellEnd"/>
      <w:r w:rsidRPr="000C5DC8">
        <w:rPr>
          <w:rFonts w:ascii="Calibri" w:hAnsi="Calibri" w:cs="Calibri"/>
        </w:rPr>
        <w:t xml:space="preserve"> and Baltic 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55\u201357)", "plainTextFormattedCitation" : "(55\u201357)", "previouslyFormattedCitation" : "(55\u201357)" }, "properties" : { "noteIndex" : 0 }, "schema" : "https://github.com/citation-style-language/schema/raw/master/csl-citation.json" }</w:instrText>
      </w:r>
      <w:r w:rsidR="00092E5F">
        <w:rPr>
          <w:rFonts w:ascii="Calibri" w:hAnsi="Calibri" w:cs="Calibri"/>
        </w:rPr>
        <w:fldChar w:fldCharType="separate"/>
      </w:r>
      <w:r w:rsidR="002C4B8E" w:rsidRPr="002C4B8E">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0C47FD">
        <w:rPr>
          <w:rFonts w:ascii="Calibri" w:hAnsi="Calibri" w:cs="Calibri"/>
        </w:rPr>
        <w:fldChar w:fldCharType="separate"/>
      </w:r>
      <w:r w:rsidR="002C4B8E" w:rsidRPr="002C4B8E">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8303E3">
      <w:pPr>
        <w:spacing w:line="276" w:lineRule="auto"/>
        <w:rPr>
          <w:rFonts w:ascii="Calibri" w:hAnsi="Calibri" w:cs="Calibri"/>
        </w:rPr>
      </w:pPr>
      <w:r w:rsidRPr="000C5DC8">
        <w:rPr>
          <w:rFonts w:ascii="Calibri" w:hAnsi="Calibri" w:cs="Calibri"/>
        </w:rPr>
        <w:lastRenderedPageBreak/>
        <w:t>Recently acquired protected areas are related to the ongoing forest biodiversity conservation programme METSO that is an ongoing effort to halt the decline of forest biodiversity by year 201</w:t>
      </w:r>
      <w:r w:rsidR="00675A76">
        <w:rPr>
          <w:rFonts w:ascii="Calibri" w:hAnsi="Calibri" w:cs="Calibri"/>
        </w:rPr>
        <w:t>5</w:t>
      </w:r>
      <w:r w:rsidRPr="000C5DC8">
        <w:rPr>
          <w:rFonts w:ascii="Calibri" w:hAnsi="Calibri" w:cs="Calibri"/>
        </w:rPr>
        <w:t xml:space="preserve"> </w:t>
      </w:r>
      <w:r w:rsidR="00256437">
        <w:rPr>
          <w:rFonts w:ascii="Calibri" w:hAnsi="Calibri" w:cs="Calibri"/>
        </w:rPr>
        <w:fldChar w:fldCharType="begin" w:fldLock="1"/>
      </w:r>
      <w:r w:rsidR="009667C2">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58)", "plainTextFormattedCitation" : "(58)", "previouslyFormattedCitation" : "(58)" }, "properties" : { "noteIndex" : 0 }, "schema" : "https://github.com/citation-style-language/schema/raw/master/csl-citation.json" }</w:instrText>
      </w:r>
      <w:r w:rsidR="00256437">
        <w:rPr>
          <w:rFonts w:ascii="Calibri" w:hAnsi="Calibri" w:cs="Calibri"/>
        </w:rPr>
        <w:fldChar w:fldCharType="separate"/>
      </w:r>
      <w:r w:rsidR="002C4B8E" w:rsidRPr="002C4B8E">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9667C2">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59)", "plainTextFormattedCitation" : "(59)", "previouslyFormattedCitation" : "(59)" }, "properties" : { "noteIndex" : 0 }, "schema" : "https://github.com/citation-style-language/schema/raw/master/csl-citation.json" }</w:instrText>
      </w:r>
      <w:r w:rsidR="001409EA">
        <w:rPr>
          <w:rFonts w:ascii="Calibri" w:hAnsi="Calibri" w:cs="Calibri"/>
        </w:rPr>
        <w:fldChar w:fldCharType="separate"/>
      </w:r>
      <w:r w:rsidR="002C4B8E" w:rsidRPr="002C4B8E">
        <w:rPr>
          <w:rFonts w:ascii="Calibri" w:hAnsi="Calibri" w:cs="Calibri"/>
          <w:noProof/>
        </w:rPr>
        <w:t>(59)</w:t>
      </w:r>
      <w:r w:rsidR="001409EA">
        <w:rPr>
          <w:rFonts w:ascii="Calibri" w:hAnsi="Calibri" w:cs="Calibri"/>
        </w:rPr>
        <w:fldChar w:fldCharType="end"/>
      </w:r>
      <w:r w:rsidRPr="000C5DC8">
        <w:rPr>
          <w:rFonts w:ascii="Calibri" w:hAnsi="Calibri" w:cs="Calibri"/>
        </w:rPr>
        <w:t xml:space="preserve">. The sites selected in METSO are ecologically </w:t>
      </w:r>
      <w:r w:rsidR="00AE7C43">
        <w:rPr>
          <w:rFonts w:ascii="Calibri" w:hAnsi="Calibri" w:cs="Calibri"/>
        </w:rPr>
        <w:t xml:space="preserve">more </w:t>
      </w:r>
      <w:r w:rsidRPr="000C5DC8">
        <w:rPr>
          <w:rFonts w:ascii="Calibri" w:hAnsi="Calibri" w:cs="Calibri"/>
        </w:rPr>
        <w:t>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00436C">
        <w:rPr>
          <w:rFonts w:ascii="Calibri" w:hAnsi="Calibri" w:cs="Calibri"/>
        </w:rPr>
        <w:fldChar w:fldCharType="separate"/>
      </w:r>
      <w:r w:rsidR="002C4B8E" w:rsidRPr="002C4B8E">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1409EA">
        <w:rPr>
          <w:rFonts w:ascii="Calibri" w:hAnsi="Calibri" w:cs="Calibri"/>
        </w:rPr>
        <w:fldChar w:fldCharType="separate"/>
      </w:r>
      <w:r w:rsidR="002C4B8E" w:rsidRPr="002C4B8E">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Calculating conservation value indices from original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reclassified the original forestry data (both coarse and detailed) into four tree species groups: pine, spruce, birch, or other broadleaved. We calculated an index of conservation value per pixel 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w:t>
      </w:r>
      <w:r w:rsidR="00FB4405">
        <w:rPr>
          <w:rFonts w:ascii="Calibri" w:hAnsi="Calibri" w:cs="Calibri"/>
        </w:rPr>
        <w:t>Supporting Information and SI Fig. 1</w:t>
      </w:r>
      <w:r w:rsidRPr="000C5DC8">
        <w:rPr>
          <w:rFonts w:ascii="Calibri" w:hAnsi="Calibri" w:cs="Calibri"/>
        </w:rPr>
        <w:t xml:space="preserve">)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 "plainTextFormattedCitation" : "(20,49)", "previouslyFormattedCitation" : "(20,49)" }, "properties" : { "noteIndex" : 0 }, "schema" : "https://github.com/citation-style-language/schema/raw/master/csl-citation.json" }</w:instrText>
      </w:r>
      <w:r w:rsidR="008D6CDA">
        <w:rPr>
          <w:rFonts w:ascii="Calibri" w:hAnsi="Calibri" w:cs="Calibri"/>
        </w:rPr>
        <w:fldChar w:fldCharType="separate"/>
      </w:r>
      <w:r w:rsidR="002C4B8E" w:rsidRPr="002C4B8E">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9667C2">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96755D">
        <w:rPr>
          <w:rFonts w:ascii="Calibri" w:hAnsi="Calibri" w:cs="Calibri"/>
        </w:rPr>
        <w:fldChar w:fldCharType="separate"/>
      </w:r>
      <w:r w:rsidR="002C4B8E" w:rsidRPr="002C4B8E">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8F140E">
      <w:pPr>
        <w:spacing w:line="276" w:lineRule="auto"/>
        <w:rPr>
          <w:rFonts w:ascii="Calibri" w:hAnsi="Calibri" w:cs="Calibri"/>
        </w:rPr>
      </w:pPr>
      <w:r w:rsidRPr="000C5DC8">
        <w:rPr>
          <w:rFonts w:ascii="Calibri" w:hAnsi="Calibri" w:cs="Calibri"/>
        </w:rPr>
        <w:t xml:space="preserve">All available data sets do have had information on site fertility class, which is often also associated with the formation of specific forest microhabitats. Therefore we further created two input data sets based on the coarse data: One with just the 4 index </w:t>
      </w:r>
      <w:proofErr w:type="spellStart"/>
      <w:r w:rsidRPr="000C5DC8">
        <w:rPr>
          <w:rFonts w:ascii="Calibri" w:hAnsi="Calibri" w:cs="Calibri"/>
        </w:rPr>
        <w:t>rasters</w:t>
      </w:r>
      <w:proofErr w:type="spellEnd"/>
      <w:r w:rsidRPr="000C5DC8">
        <w:rPr>
          <w:rFonts w:ascii="Calibri" w:hAnsi="Calibri" w:cs="Calibri"/>
        </w:rPr>
        <w:t xml:space="preserve"> (“Coarse”), one with the 4 index </w:t>
      </w:r>
      <w:proofErr w:type="spellStart"/>
      <w:r w:rsidRPr="000C5DC8">
        <w:rPr>
          <w:rFonts w:ascii="Calibri" w:hAnsi="Calibri" w:cs="Calibri"/>
        </w:rPr>
        <w:t>rasters</w:t>
      </w:r>
      <w:proofErr w:type="spellEnd"/>
      <w:r w:rsidRPr="000C5DC8">
        <w:rPr>
          <w:rFonts w:ascii="Calibri" w:hAnsi="Calibri" w:cs="Calibri"/>
        </w:rPr>
        <w:t xml:space="preserve"> each divided into 5 site fertility classe</w:t>
      </w:r>
      <w:r w:rsidR="006265A2">
        <w:rPr>
          <w:rFonts w:ascii="Calibri" w:hAnsi="Calibri" w:cs="Calibri"/>
        </w:rPr>
        <w:t>s (“Coarse with classes”, Fig.</w:t>
      </w:r>
      <w:r w:rsidRPr="000C5DC8">
        <w:rPr>
          <w:rFonts w:ascii="Calibri" w:hAnsi="Calibri" w:cs="Calibri"/>
        </w:rPr>
        <w:t xml:space="preserve"> 2). We also hypothesized that </w:t>
      </w:r>
      <w:proofErr w:type="spellStart"/>
      <w:r w:rsidRPr="000C5DC8">
        <w:rPr>
          <w:rFonts w:ascii="Calibri" w:hAnsi="Calibri" w:cs="Calibri"/>
        </w:rPr>
        <w:t>prioritzation</w:t>
      </w:r>
      <w:proofErr w:type="spellEnd"/>
      <w:r w:rsidRPr="000C5DC8">
        <w:rPr>
          <w:rFonts w:ascii="Calibri" w:hAnsi="Calibri" w:cs="Calibri"/>
        </w:rPr>
        <w:t xml:space="preserve"> based on the more detailed - and more precise - inventory data would outperform those based on the coarser data (“Detailed with classes”). Note that input data set “Detailed with</w:t>
      </w:r>
      <w:r w:rsidR="00916A5F">
        <w:rPr>
          <w:rFonts w:ascii="Calibri" w:hAnsi="Calibri" w:cs="Calibri"/>
        </w:rPr>
        <w:t xml:space="preserve"> classes</w:t>
      </w:r>
      <w:r w:rsidRPr="000C5DC8">
        <w:rPr>
          <w:rFonts w:ascii="Calibri" w:hAnsi="Calibri" w:cs="Calibri"/>
        </w:rPr>
        <w:t xml:space="preserve">” is actually a combination of coarse and detailed as the detailed data only covered ~46% of the landscape (Table 1). Both “coarse” and “coarse with classes” </w:t>
      </w:r>
      <w:proofErr w:type="gramStart"/>
      <w:r w:rsidRPr="000C5DC8">
        <w:rPr>
          <w:rFonts w:ascii="Calibri" w:hAnsi="Calibri" w:cs="Calibri"/>
        </w:rPr>
        <w:t>are completely based</w:t>
      </w:r>
      <w:proofErr w:type="gramEnd"/>
      <w:r w:rsidRPr="000C5DC8">
        <w:rPr>
          <w:rFonts w:ascii="Calibri" w:hAnsi="Calibri" w:cs="Calibri"/>
        </w:rPr>
        <w:t xml:space="preserve"> on MS-NFI and thus publicly available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converted all detailed vector data to </w:t>
      </w:r>
      <w:proofErr w:type="spellStart"/>
      <w:r w:rsidRPr="000C5DC8">
        <w:rPr>
          <w:rFonts w:ascii="Calibri" w:hAnsi="Calibri" w:cs="Calibri"/>
        </w:rPr>
        <w:t>rasters</w:t>
      </w:r>
      <w:proofErr w:type="spellEnd"/>
      <w:r w:rsidRPr="000C5DC8">
        <w:rPr>
          <w:rFonts w:ascii="Calibri" w:hAnsi="Calibri" w:cs="Calibri"/>
        </w:rPr>
        <w:t xml:space="preserve"> of the same resolution (20 m) and extent as the MS-NFI. For computational reasons, we aggregated the data to 60 x 60 meters pixel size using ArcGIS</w:t>
      </w:r>
      <w:r w:rsidR="00980C97">
        <w:rPr>
          <w:rFonts w:ascii="Calibri" w:hAnsi="Calibri" w:cs="Calibri"/>
        </w:rPr>
        <w:t xml:space="preserve"> </w:t>
      </w:r>
      <w:r w:rsidR="001127C1">
        <w:rPr>
          <w:rFonts w:ascii="Calibri" w:hAnsi="Calibri" w:cs="Calibri"/>
        </w:rPr>
        <w:t xml:space="preserve">(version </w:t>
      </w:r>
      <w:r w:rsidR="000755AE">
        <w:rPr>
          <w:rFonts w:ascii="Calibri" w:hAnsi="Calibri" w:cs="Calibri"/>
        </w:rPr>
        <w:t>10.2</w:t>
      </w:r>
      <w:r w:rsidR="00BE7767">
        <w:rPr>
          <w:rFonts w:ascii="Calibri" w:hAnsi="Calibri" w:cs="Calibri"/>
        </w:rPr>
        <w:t>.1</w:t>
      </w:r>
      <w:r w:rsidR="001127C1">
        <w:rPr>
          <w:rFonts w:ascii="Calibri" w:hAnsi="Calibri" w:cs="Calibri"/>
        </w:rPr>
        <w:t>)</w:t>
      </w:r>
      <w:r w:rsidR="000755AE">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61)", "plainTextFormattedCitation" : "(61)", "previouslyFormattedCitation" : "(61)"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w:t>
      </w:r>
      <w:proofErr w:type="spellStart"/>
      <w:r w:rsidRPr="000C5DC8">
        <w:rPr>
          <w:rFonts w:ascii="Calibri" w:hAnsi="Calibri" w:cs="Calibri"/>
        </w:rPr>
        <w:t>e.g</w:t>
      </w:r>
      <w:proofErr w:type="spellEnd"/>
      <w:r w:rsidRPr="000C5DC8">
        <w:rPr>
          <w:rFonts w:ascii="Calibri" w:hAnsi="Calibri" w:cs="Calibri"/>
        </w:rPr>
        <w:t xml:space="preserve"> connectivity and average size of habitat patches) and relevant at </w:t>
      </w:r>
      <w:r w:rsidRPr="000C5DC8">
        <w:rPr>
          <w:rFonts w:ascii="Calibri" w:hAnsi="Calibri" w:cs="Calibri"/>
        </w:rPr>
        <w:lastRenderedPageBreak/>
        <w:t>the scale of operative planning</w:t>
      </w:r>
      <w:r w:rsidR="00980C97">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62)", "plainTextFormattedCitation" : "(62)", "previouslyFormattedCitation" : "(62)"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2)</w:t>
      </w:r>
      <w:r w:rsidR="00980C97">
        <w:rPr>
          <w:rFonts w:ascii="Calibri" w:hAnsi="Calibri" w:cs="Calibri"/>
        </w:rPr>
        <w:fldChar w:fldCharType="end"/>
      </w:r>
      <w:r w:rsidRPr="000C5DC8">
        <w:rPr>
          <w:rFonts w:ascii="Calibri" w:hAnsi="Calibri" w:cs="Calibri"/>
        </w:rPr>
        <w:t xml:space="preserve"> </w:t>
      </w:r>
      <w:r w:rsidR="001127C1">
        <w:rPr>
          <w:rFonts w:ascii="Calibri" w:hAnsi="Calibri" w:cs="Calibri"/>
        </w:rPr>
        <w:t xml:space="preserve">(version 2.7.2) </w:t>
      </w:r>
      <w:r w:rsidRPr="000C5DC8">
        <w:rPr>
          <w:rFonts w:ascii="Calibri" w:hAnsi="Calibri" w:cs="Calibri"/>
        </w:rPr>
        <w:t>bindings to GDAL</w:t>
      </w:r>
      <w:r w:rsidR="00980C97">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63)", "plainTextFormattedCitation" : "(63)", "previouslyFormattedCitation" : "(63)"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3)</w:t>
      </w:r>
      <w:r w:rsidR="00980C97">
        <w:rPr>
          <w:rFonts w:ascii="Calibri" w:hAnsi="Calibri" w:cs="Calibri"/>
        </w:rPr>
        <w:fldChar w:fldCharType="end"/>
      </w:r>
      <w:r w:rsidR="001127C1">
        <w:rPr>
          <w:rFonts w:ascii="Calibri" w:hAnsi="Calibri" w:cs="Calibri"/>
        </w:rPr>
        <w:t xml:space="preserve"> (version 1.10</w:t>
      </w:r>
      <w:r w:rsidR="00BE7767">
        <w:rPr>
          <w:rFonts w:ascii="Calibri" w:hAnsi="Calibri" w:cs="Calibri"/>
        </w:rPr>
        <w:t>.1</w:t>
      </w:r>
      <w:r w:rsidR="001127C1">
        <w:rPr>
          <w:rFonts w:ascii="Calibri" w:hAnsi="Calibri" w:cs="Calibri"/>
        </w:rPr>
        <w:t>)</w:t>
      </w:r>
      <w:r w:rsidRPr="000C5DC8">
        <w:rPr>
          <w:rFonts w:ascii="Calibri" w:hAnsi="Calibri" w:cs="Calibri"/>
        </w:rPr>
        <w:t>.</w:t>
      </w:r>
    </w:p>
    <w:p w:rsidR="00FF295B" w:rsidRDefault="00FF295B" w:rsidP="00361BE7"/>
    <w:p w:rsidR="000C5DC8" w:rsidRPr="000C5DC8" w:rsidRDefault="000C5DC8" w:rsidP="005807D0">
      <w:pPr>
        <w:pStyle w:val="Heading2"/>
      </w:pPr>
      <w:r w:rsidRPr="000C5DC8">
        <w:t>Prioritizing locations for conservation</w:t>
      </w:r>
    </w:p>
    <w:p w:rsidR="000C5DC8" w:rsidRPr="000C5DC8" w:rsidRDefault="000C5DC8" w:rsidP="008F140E">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From Duplicate 2 (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16,64)", "plainTextFormattedCitation" : "(16,64)", "previouslyFormattedCitation" : "(16,64)" }, "properties" : { "noteIndex" : 0 }, "schema" : "https://github.com/citation-style-language/schema/raw/master/csl-citation.json" }</w:instrText>
      </w:r>
      <w:r w:rsidR="00753E88">
        <w:rPr>
          <w:rFonts w:ascii="Calibri" w:hAnsi="Calibri" w:cs="Calibri"/>
        </w:rPr>
        <w:fldChar w:fldCharType="separate"/>
      </w:r>
      <w:r w:rsidR="002C4B8E" w:rsidRPr="002C4B8E">
        <w:rPr>
          <w:rFonts w:ascii="Calibri" w:hAnsi="Calibri" w:cs="Calibri"/>
          <w:noProof/>
        </w:rPr>
        <w:t>(16,64)</w:t>
      </w:r>
      <w:r w:rsidR="00753E88">
        <w:rPr>
          <w:rFonts w:ascii="Calibri" w:hAnsi="Calibri" w:cs="Calibri"/>
        </w:rPr>
        <w:fldChar w:fldCharType="end"/>
      </w:r>
      <w:r w:rsidRPr="000C5DC8">
        <w:rPr>
          <w:rFonts w:ascii="Calibri" w:hAnsi="Calibri" w:cs="Calibri"/>
        </w:rPr>
        <w:t xml:space="preserve"> </w:t>
      </w:r>
      <w:r w:rsidR="003F6482">
        <w:rPr>
          <w:rFonts w:ascii="Calibri" w:hAnsi="Calibri" w:cs="Calibri"/>
        </w:rPr>
        <w:t>(</w:t>
      </w:r>
      <w:r w:rsidRPr="000C5DC8">
        <w:rPr>
          <w:rFonts w:ascii="Calibri" w:hAnsi="Calibri" w:cs="Calibri"/>
        </w:rPr>
        <w:t>version 4.0</w:t>
      </w:r>
      <w:r w:rsidR="001B2C75">
        <w:rPr>
          <w:rFonts w:ascii="Calibri" w:hAnsi="Calibri" w:cs="Calibri"/>
        </w:rPr>
        <w:t xml:space="preserve"> </w:t>
      </w:r>
      <w:r w:rsidR="001B2C75">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1B2C75">
        <w:rPr>
          <w:rFonts w:ascii="Calibri" w:hAnsi="Calibri" w:cs="Calibri"/>
        </w:rPr>
        <w:fldChar w:fldCharType="separate"/>
      </w:r>
      <w:r w:rsidR="002C4B8E" w:rsidRPr="002C4B8E">
        <w:rPr>
          <w:rFonts w:ascii="Calibri" w:hAnsi="Calibri" w:cs="Calibri"/>
          <w:noProof/>
        </w:rPr>
        <w:t>(65)</w:t>
      </w:r>
      <w:r w:rsidR="001B2C75">
        <w:rPr>
          <w:rFonts w:ascii="Calibri" w:hAnsi="Calibri" w:cs="Calibri"/>
        </w:rPr>
        <w:fldChar w:fldCharType="end"/>
      </w:r>
      <w:r w:rsidR="003F6482">
        <w:rPr>
          <w:rFonts w:ascii="Calibri" w:hAnsi="Calibri" w:cs="Calibri"/>
        </w:rPr>
        <w:t>)</w:t>
      </w:r>
      <w:r w:rsidRPr="000C5DC8">
        <w:rPr>
          <w:rFonts w:ascii="Calibri" w:hAnsi="Calibri" w:cs="Calibri"/>
        </w:rPr>
        <w:t xml:space="preserve">. It operates with a set of input </w:t>
      </w:r>
      <w:proofErr w:type="spellStart"/>
      <w:r w:rsidRPr="000C5DC8">
        <w:rPr>
          <w:rFonts w:ascii="Calibri" w:hAnsi="Calibri" w:cs="Calibri"/>
        </w:rPr>
        <w:t>rasters</w:t>
      </w:r>
      <w:proofErr w:type="spellEnd"/>
      <w:r w:rsidRPr="000C5DC8">
        <w:rPr>
          <w:rFonts w:ascii="Calibri" w:hAnsi="Calibri" w:cs="Calibri"/>
        </w:rPr>
        <w:t xml:space="preserve"> that describe the occurrence levels of biodiversity features across the landscape; in our </w:t>
      </w:r>
      <w:proofErr w:type="gramStart"/>
      <w:r w:rsidRPr="000C5DC8">
        <w:rPr>
          <w:rFonts w:ascii="Calibri" w:hAnsi="Calibri" w:cs="Calibri"/>
        </w:rPr>
        <w:t>case</w:t>
      </w:r>
      <w:proofErr w:type="gramEnd"/>
      <w:r w:rsidRPr="000C5DC8">
        <w:rPr>
          <w:rFonts w:ascii="Calibri" w:hAnsi="Calibri" w:cs="Calibri"/>
        </w:rPr>
        <w:t xml:space="preserve"> the features were the index </w:t>
      </w:r>
      <w:proofErr w:type="spellStart"/>
      <w:r w:rsidRPr="000C5DC8">
        <w:rPr>
          <w:rFonts w:ascii="Calibri" w:hAnsi="Calibri" w:cs="Calibri"/>
        </w:rPr>
        <w:t>rasters</w:t>
      </w:r>
      <w:proofErr w:type="spellEnd"/>
      <w:r w:rsidRPr="000C5DC8">
        <w:rPr>
          <w:rFonts w:ascii="Calibri" w:hAnsi="Calibri" w:cs="Calibri"/>
        </w:rPr>
        <w:t xml:space="preserve"> of forest conservation value. </w:t>
      </w:r>
      <w:r w:rsidR="005E7F01">
        <w:rPr>
          <w:rFonts w:ascii="Calibri" w:hAnsi="Calibri" w:cs="Calibri"/>
        </w:rPr>
        <w:t xml:space="preserve">Initially </w:t>
      </w:r>
      <w:r w:rsidRPr="000C5DC8">
        <w:rPr>
          <w:rFonts w:ascii="Calibri" w:hAnsi="Calibri" w:cs="Calibri"/>
        </w:rPr>
        <w:t xml:space="preserve">Zonation </w:t>
      </w:r>
      <w:r w:rsidR="005E7F01">
        <w:rPr>
          <w:rFonts w:ascii="Calibri" w:hAnsi="Calibri" w:cs="Calibri"/>
        </w:rPr>
        <w:t xml:space="preserve">considers the values of all input </w:t>
      </w:r>
      <w:proofErr w:type="spellStart"/>
      <w:r w:rsidR="005E7F01">
        <w:rPr>
          <w:rFonts w:ascii="Calibri" w:hAnsi="Calibri" w:cs="Calibri"/>
        </w:rPr>
        <w:t>rasters</w:t>
      </w:r>
      <w:proofErr w:type="spellEnd"/>
      <w:r w:rsidR="005E7F01">
        <w:rPr>
          <w:rFonts w:ascii="Calibri" w:hAnsi="Calibri" w:cs="Calibri"/>
        </w:rPr>
        <w:t xml:space="preserve"> in each pixel in the landscape. It then</w:t>
      </w:r>
      <w:r w:rsidRPr="000C5DC8">
        <w:rPr>
          <w:rFonts w:ascii="Calibri" w:hAnsi="Calibri" w:cs="Calibri"/>
        </w:rPr>
        <w:t xml:space="preserv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64,66,67)", "plainTextFormattedCitation" : "(64,66,67)", "previouslyFormattedCitation" : "(64,66,67)"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15,65)", "plainTextFormattedCitation" : "(15,65)", "previouslyFormattedCitation" : "(15,65)"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49,50,68,69)", "plainTextFormattedCitation" : "(e.g. 49,50,68,69)", "previouslyFormattedCitation" : "(e.g. 49,50,68,69)"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e.g. 49,50,68,69)</w:t>
      </w:r>
      <w:r w:rsidR="002F0EF3">
        <w:rPr>
          <w:rFonts w:ascii="Calibri" w:hAnsi="Calibri" w:cs="Calibri"/>
        </w:rPr>
        <w:fldChar w:fldCharType="end"/>
      </w:r>
      <w:r w:rsidRPr="000C5DC8">
        <w:rPr>
          <w:rFonts w:ascii="Calibri" w:hAnsi="Calibri" w:cs="Calibri"/>
        </w:rPr>
        <w:t xml:space="preserve">. </w:t>
      </w:r>
    </w:p>
    <w:p w:rsidR="000C5DC8" w:rsidRPr="000C5DC8" w:rsidRDefault="000C5DC8" w:rsidP="008F140E">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876EFD">
        <w:rPr>
          <w:rFonts w:ascii="Calibri" w:hAnsi="Calibri" w:cs="Calibri"/>
        </w:rPr>
        <w:fldChar w:fldCharType="separate"/>
      </w:r>
      <w:r w:rsidR="002C4B8E" w:rsidRPr="002C4B8E">
        <w:rPr>
          <w:rFonts w:ascii="Calibri" w:hAnsi="Calibri" w:cs="Calibri"/>
          <w:noProof/>
        </w:rPr>
        <w:t>(15)</w:t>
      </w:r>
      <w:r w:rsidR="00876EFD">
        <w:rPr>
          <w:rFonts w:ascii="Calibri" w:hAnsi="Calibri" w:cs="Calibri"/>
        </w:rPr>
        <w:fldChar w:fldCharType="end"/>
      </w:r>
      <w:r w:rsidRPr="000C5DC8">
        <w:rPr>
          <w:rFonts w:ascii="Calibri" w:hAnsi="Calibri" w:cs="Calibri"/>
        </w:rPr>
        <w:t>, we started from the simplest possible configurations, enabling more complex features one at a time. This way, it is possible to test for the 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w:t>
      </w:r>
      <w:r w:rsidR="00996DA7">
        <w:rPr>
          <w:rFonts w:ascii="Calibri" w:hAnsi="Calibri" w:cs="Calibri"/>
        </w:rPr>
        <w:t>s runs in total (R1-R6 in Fig.</w:t>
      </w:r>
      <w:r w:rsidRPr="000C5DC8">
        <w:rPr>
          <w:rFonts w:ascii="Calibri" w:hAnsi="Calibri" w:cs="Calibri"/>
        </w:rPr>
        <w:t xml:space="preserve"> 2).</w:t>
      </w:r>
    </w:p>
    <w:p w:rsidR="000C5DC8" w:rsidRPr="000C5DC8" w:rsidRDefault="000C5DC8" w:rsidP="008F140E">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70)", "plainTextFormattedCitation" : "(70)", "previouslyFormattedCitation" : "(70)" }, "properties" : { "noteIndex" : 0 }, "schema" : "https://github.com/citation-style-language/schema/raw/master/csl-citation.json" }</w:instrText>
      </w:r>
      <w:r w:rsidR="005115A8">
        <w:rPr>
          <w:rFonts w:ascii="Calibri" w:hAnsi="Calibri" w:cs="Calibri"/>
        </w:rPr>
        <w:fldChar w:fldCharType="separate"/>
      </w:r>
      <w:r w:rsidR="002C4B8E" w:rsidRPr="002C4B8E">
        <w:rPr>
          <w:rFonts w:ascii="Calibri" w:hAnsi="Calibri" w:cs="Calibri"/>
          <w:noProof/>
        </w:rPr>
        <w:t>(70)</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5115A8">
        <w:rPr>
          <w:rFonts w:ascii="Calibri" w:hAnsi="Calibri" w:cs="Calibri"/>
        </w:rPr>
        <w:fldChar w:fldCharType="separate"/>
      </w:r>
      <w:r w:rsidR="002C4B8E" w:rsidRPr="002C4B8E">
        <w:rPr>
          <w:rFonts w:ascii="Calibri" w:hAnsi="Calibri" w:cs="Calibri"/>
          <w:noProof/>
        </w:rPr>
        <w:t>(49)</w:t>
      </w:r>
      <w:r w:rsidR="005115A8">
        <w:rPr>
          <w:rFonts w:ascii="Calibri" w:hAnsi="Calibri" w:cs="Calibri"/>
        </w:rPr>
        <w:fldChar w:fldCharType="end"/>
      </w:r>
      <w:r w:rsidRPr="000C5DC8">
        <w:rPr>
          <w:rFonts w:ascii="Calibri" w:hAnsi="Calibri" w:cs="Calibri"/>
        </w:rPr>
        <w:t>. The weight that each individual feature received (</w:t>
      </w:r>
      <w:r w:rsidR="000D1B04" w:rsidRPr="000D1B04">
        <w:rPr>
          <w:rFonts w:ascii="Calibri" w:hAnsi="Calibri" w:cs="Calibri"/>
        </w:rPr>
        <w:t>S2</w:t>
      </w:r>
      <w:r w:rsidR="000D1B04">
        <w:rPr>
          <w:rFonts w:ascii="Calibri" w:hAnsi="Calibri" w:cs="Calibri"/>
        </w:rPr>
        <w:t xml:space="preserve"> </w:t>
      </w:r>
      <w:r w:rsidRPr="000C5DC8">
        <w:rPr>
          <w:rFonts w:ascii="Calibri" w:hAnsi="Calibri" w:cs="Calibri"/>
        </w:rPr>
        <w:t xml:space="preserve">Table) </w:t>
      </w:r>
      <w:proofErr w:type="gramStart"/>
      <w:r w:rsidRPr="000C5DC8">
        <w:rPr>
          <w:rFonts w:ascii="Calibri" w:hAnsi="Calibri" w:cs="Calibri"/>
        </w:rPr>
        <w:t>was based</w:t>
      </w:r>
      <w:proofErr w:type="gramEnd"/>
      <w:r w:rsidRPr="000C5DC8">
        <w:rPr>
          <w:rFonts w:ascii="Calibri" w:hAnsi="Calibri" w:cs="Calibri"/>
        </w:rPr>
        <w:t xml:space="preserve"> on expert opinion, and the weights reflect subjective importance given to particular tree species groups and site fertility classes.</w:t>
      </w:r>
    </w:p>
    <w:p w:rsidR="000C5DC8" w:rsidRPr="000C5DC8" w:rsidRDefault="000C5DC8" w:rsidP="008F140E">
      <w:pPr>
        <w:spacing w:line="276" w:lineRule="auto"/>
        <w:rPr>
          <w:rFonts w:ascii="Calibri" w:hAnsi="Calibri" w:cs="Calibri"/>
        </w:rPr>
      </w:pPr>
      <w:r w:rsidRPr="000C5DC8">
        <w:rPr>
          <w:rFonts w:ascii="Calibri" w:hAnsi="Calibri" w:cs="Calibri"/>
        </w:rPr>
        <w:t>Runs R1</w:t>
      </w:r>
      <w:r w:rsidR="00C77396">
        <w:rPr>
          <w:rFonts w:ascii="Calibri" w:hAnsi="Calibri" w:cs="Calibri"/>
        </w:rPr>
        <w:t>-R6 also had differences (Fig.</w:t>
      </w:r>
      <w:r w:rsidRPr="000C5DC8">
        <w:rPr>
          <w:rFonts w:ascii="Calibri" w:hAnsi="Calibri" w:cs="Calibri"/>
        </w:rPr>
        <w:t xml:space="preserve"> 2). The number of biodiversity features (the index </w:t>
      </w:r>
      <w:proofErr w:type="spellStart"/>
      <w:r w:rsidRPr="000C5DC8">
        <w:rPr>
          <w:rFonts w:ascii="Calibri" w:hAnsi="Calibri" w:cs="Calibri"/>
        </w:rPr>
        <w:t>rasters</w:t>
      </w:r>
      <w:proofErr w:type="spellEnd"/>
      <w:r w:rsidRPr="000C5DC8">
        <w:rPr>
          <w:rFonts w:ascii="Calibri" w:hAnsi="Calibri" w:cs="Calibri"/>
        </w:rPr>
        <w:t xml:space="preserve">) varied from four in R1 and R2 to twenty in R3-R6. Runs based on the detailed data (R5 and R6) used additional information about planned forestry operations. Technically, we implemented this in Zonation using the data as a condition layer, where local quality (as measured by the values in the index </w:t>
      </w:r>
      <w:proofErr w:type="spellStart"/>
      <w:r w:rsidRPr="000C5DC8">
        <w:rPr>
          <w:rFonts w:ascii="Calibri" w:hAnsi="Calibri" w:cs="Calibri"/>
        </w:rPr>
        <w:t>rasters</w:t>
      </w:r>
      <w:proofErr w:type="spellEnd"/>
      <w:r w:rsidRPr="000C5DC8">
        <w:rPr>
          <w:rFonts w:ascii="Calibri" w:hAnsi="Calibri" w:cs="Calibri"/>
        </w:rPr>
        <w:t>)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526D77">
        <w:rPr>
          <w:rFonts w:ascii="Calibri" w:hAnsi="Calibri" w:cs="Calibri"/>
        </w:rPr>
        <w:fldChar w:fldCharType="separate"/>
      </w:r>
      <w:r w:rsidR="002C4B8E" w:rsidRPr="002C4B8E">
        <w:rPr>
          <w:rFonts w:ascii="Calibri" w:hAnsi="Calibri" w:cs="Calibri"/>
          <w:noProof/>
        </w:rPr>
        <w:t>(65)</w:t>
      </w:r>
      <w:r w:rsidR="00526D77">
        <w:rPr>
          <w:rFonts w:ascii="Calibri" w:hAnsi="Calibri" w:cs="Calibri"/>
        </w:rPr>
        <w:fldChar w:fldCharType="end"/>
      </w:r>
      <w:r w:rsidRPr="000C5DC8">
        <w:rPr>
          <w:rFonts w:ascii="Calibri" w:hAnsi="Calibri" w:cs="Calibri"/>
        </w:rPr>
        <w:t>. Runs R1, R3, and R5 are so called “local” variants in the sense that they do not include any connectivity transformations. Runs R2, R4, and R6 on the other hand account for connectivity between different forest types (</w:t>
      </w:r>
      <w:r w:rsidR="0063272F">
        <w:rPr>
          <w:rFonts w:ascii="Calibri" w:hAnsi="Calibri" w:cs="Calibri"/>
        </w:rPr>
        <w:t>S3 Table</w:t>
      </w:r>
      <w:r w:rsidRPr="000C5DC8">
        <w:rPr>
          <w:rFonts w:ascii="Calibri" w:hAnsi="Calibri" w:cs="Calibri"/>
        </w:rPr>
        <w:t xml:space="preserve">). We used the so-called matrix-connectivity feature of Zonation </w:t>
      </w:r>
      <w:r w:rsidR="007F3109">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49,65)", "plainTextFormattedCitation" : "(49,65)", "previouslyFormattedCitation" : "(49,65)" }, "properties" : { "noteIndex" : 0 }, "schema" : "https://github.com/citation-style-language/schema/raw/master/csl-citation.json" }</w:instrText>
      </w:r>
      <w:r w:rsidR="007F3109">
        <w:rPr>
          <w:rFonts w:ascii="Calibri" w:hAnsi="Calibri" w:cs="Calibri"/>
        </w:rPr>
        <w:fldChar w:fldCharType="separate"/>
      </w:r>
      <w:r w:rsidR="002C4B8E" w:rsidRPr="002C4B8E">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The spatial scale of the connectivity </w:t>
      </w:r>
      <w:r w:rsidRPr="000C5DC8">
        <w:rPr>
          <w:rFonts w:ascii="Calibri" w:hAnsi="Calibri" w:cs="Calibri"/>
        </w:rPr>
        <w:lastRenderedPageBreak/>
        <w:t xml:space="preserve">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5,20,49)", "plainTextFormattedCitation" : "(15,20,49)", "previouslyFormattedCitation" : "(15,20,49)" }, "properties" : { "noteIndex" : 0 }, "schema" : "https://github.com/citation-style-language/schema/raw/master/csl-citation.json" }</w:instrText>
      </w:r>
      <w:r w:rsidR="009C155C">
        <w:rPr>
          <w:rFonts w:ascii="Calibri" w:hAnsi="Calibri" w:cs="Calibri"/>
        </w:rPr>
        <w:fldChar w:fldCharType="separate"/>
      </w:r>
      <w:r w:rsidR="002C4B8E" w:rsidRPr="002C4B8E">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274598">
        <w:rPr>
          <w:rFonts w:ascii="Calibri" w:hAnsi="Calibri" w:cs="Calibri"/>
        </w:rPr>
        <w:fldChar w:fldCharType="separate"/>
      </w:r>
      <w:r w:rsidR="002C4B8E" w:rsidRPr="002C4B8E">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9667C2">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274598">
        <w:rPr>
          <w:rFonts w:ascii="Calibri" w:hAnsi="Calibri" w:cs="Calibri"/>
        </w:rPr>
        <w:fldChar w:fldCharType="separate"/>
      </w:r>
      <w:r w:rsidR="002C4B8E" w:rsidRPr="002C4B8E">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130CAC">
        <w:rPr>
          <w:rFonts w:ascii="Calibri" w:hAnsi="Calibri" w:cs="Calibri"/>
        </w:rPr>
        <w:fldChar w:fldCharType="separate"/>
      </w:r>
      <w:r w:rsidR="002C4B8E" w:rsidRPr="002C4B8E">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0C5DC8" w:rsidP="005807D0">
      <w:pPr>
        <w:pStyle w:val="Heading2"/>
      </w:pPr>
      <w:r w:rsidRPr="000C5DC8">
        <w:t>Comparison and validation of analysis runs</w:t>
      </w:r>
    </w:p>
    <w:p w:rsidR="000C5DC8" w:rsidRPr="000C5DC8" w:rsidRDefault="000C5DC8" w:rsidP="008F140E">
      <w:pPr>
        <w:spacing w:line="276" w:lineRule="auto"/>
        <w:rPr>
          <w:rFonts w:ascii="Calibri" w:hAnsi="Calibri" w:cs="Calibri"/>
        </w:rPr>
      </w:pPr>
      <w:r w:rsidRPr="000C5DC8">
        <w:rPr>
          <w:rFonts w:ascii="Calibri" w:hAnsi="Calibri" w:cs="Calibri"/>
        </w:rPr>
        <w:t>We examined the spatial patterns of rank priorities at different spatial resolutions and between different priority ranges. We did comparisons between (</w:t>
      </w:r>
      <w:proofErr w:type="spellStart"/>
      <w:r w:rsidRPr="000C5DC8">
        <w:rPr>
          <w:rFonts w:ascii="Calibri" w:hAnsi="Calibri" w:cs="Calibri"/>
        </w:rPr>
        <w:t>i</w:t>
      </w:r>
      <w:proofErr w:type="spellEnd"/>
      <w:r w:rsidRPr="000C5DC8">
        <w:rPr>
          <w:rFonts w:ascii="Calibri" w:hAnsi="Calibri" w:cs="Calibri"/>
        </w:rPr>
        <w:t xml:space="preserve">) runs based on the same input dataset but different analysis settings (i.e. the effect of connectivity) and (ii) between different input datasets analyzed using the same settings (i.e. the effect of the input data). We performed all comparisons using the standard Zonation outputs and data. We used R (version 3.1.0) statistical language </w:t>
      </w:r>
      <w:r w:rsidR="001F6E8C">
        <w:rPr>
          <w:rFonts w:ascii="Calibri" w:hAnsi="Calibri" w:cs="Calibri"/>
        </w:rPr>
        <w:fldChar w:fldCharType="begin" w:fldLock="1"/>
      </w:r>
      <w:r w:rsidR="009667C2">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71)", "plainTextFormattedCitation" : "(71)", "previouslyFormattedCitation" : "(71)" }, "properties" : { "noteIndex" : 0 }, "schema" : "https://github.com/citation-style-language/schema/raw/master/csl-citation.json" }</w:instrText>
      </w:r>
      <w:r w:rsidR="001F6E8C">
        <w:rPr>
          <w:rFonts w:ascii="Calibri" w:hAnsi="Calibri" w:cs="Calibri"/>
        </w:rPr>
        <w:fldChar w:fldCharType="separate"/>
      </w:r>
      <w:r w:rsidR="002C4B8E" w:rsidRPr="002C4B8E">
        <w:rPr>
          <w:rFonts w:ascii="Calibri" w:hAnsi="Calibri" w:cs="Calibri"/>
          <w:noProof/>
        </w:rPr>
        <w:t>(71)</w:t>
      </w:r>
      <w:r w:rsidR="001F6E8C">
        <w:rPr>
          <w:rFonts w:ascii="Calibri" w:hAnsi="Calibri" w:cs="Calibri"/>
        </w:rPr>
        <w:fldChar w:fldCharType="end"/>
      </w:r>
      <w:r w:rsidRPr="000C5DC8">
        <w:rPr>
          <w:rFonts w:ascii="Calibri" w:hAnsi="Calibri" w:cs="Calibri"/>
        </w:rPr>
        <w:t xml:space="preserve"> and the </w:t>
      </w:r>
      <w:proofErr w:type="spellStart"/>
      <w:r w:rsidRPr="000C5DC8">
        <w:rPr>
          <w:rFonts w:ascii="Calibri" w:hAnsi="Calibri" w:cs="Calibri"/>
        </w:rPr>
        <w:t>zonator</w:t>
      </w:r>
      <w:proofErr w:type="spellEnd"/>
      <w:r w:rsidRPr="000C5DC8">
        <w:rPr>
          <w:rFonts w:ascii="Calibri" w:hAnsi="Calibri" w:cs="Calibri"/>
        </w:rPr>
        <w:t xml:space="preserve"> R-package</w:t>
      </w:r>
      <w:r w:rsidR="001F6E8C">
        <w:rPr>
          <w:rFonts w:ascii="Calibri" w:hAnsi="Calibri" w:cs="Calibri"/>
        </w:rPr>
        <w:t xml:space="preserve"> </w:t>
      </w:r>
      <w:r w:rsidR="001F6E8C">
        <w:rPr>
          <w:rFonts w:ascii="Calibri" w:hAnsi="Calibri" w:cs="Calibri"/>
        </w:rPr>
        <w:fldChar w:fldCharType="begin" w:fldLock="1"/>
      </w:r>
      <w:r w:rsidR="009667C2">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72)", "plainTextFormattedCitation" : "(72)", "previouslyFormattedCitation" : "(72)" }, "properties" : { "noteIndex" : 0 }, "schema" : "https://github.com/citation-style-language/schema/raw/master/csl-citation.json" }</w:instrText>
      </w:r>
      <w:r w:rsidR="001F6E8C">
        <w:rPr>
          <w:rFonts w:ascii="Calibri" w:hAnsi="Calibri" w:cs="Calibri"/>
        </w:rPr>
        <w:fldChar w:fldCharType="separate"/>
      </w:r>
      <w:r w:rsidR="002C4B8E" w:rsidRPr="002C4B8E">
        <w:rPr>
          <w:rFonts w:ascii="Calibri" w:hAnsi="Calibri" w:cs="Calibri"/>
          <w:noProof/>
        </w:rPr>
        <w:t>(72)</w:t>
      </w:r>
      <w:r w:rsidR="001F6E8C">
        <w:rPr>
          <w:rFonts w:ascii="Calibri" w:hAnsi="Calibri" w:cs="Calibri"/>
        </w:rPr>
        <w:fldChar w:fldCharType="end"/>
      </w:r>
      <w:r w:rsidR="00584BE5">
        <w:rPr>
          <w:rFonts w:ascii="Calibri" w:hAnsi="Calibri" w:cs="Calibri"/>
        </w:rPr>
        <w:t xml:space="preserve"> (version 0.3.10)</w:t>
      </w:r>
      <w:r w:rsidRPr="000C5DC8">
        <w:rPr>
          <w:rFonts w:ascii="Calibri" w:hAnsi="Calibri" w:cs="Calibri"/>
        </w:rPr>
        <w:t>.</w:t>
      </w:r>
    </w:p>
    <w:p w:rsidR="000C5DC8" w:rsidRDefault="000C5DC8" w:rsidP="008F140E">
      <w:pPr>
        <w:spacing w:line="276" w:lineRule="auto"/>
        <w:rPr>
          <w:rFonts w:ascii="Calibri" w:hAnsi="Calibri" w:cs="Calibri"/>
        </w:rPr>
      </w:pPr>
      <w:r w:rsidRPr="000C5DC8">
        <w:rPr>
          <w:rFonts w:ascii="Calibri" w:hAnsi="Calibri" w:cs="Calibri"/>
        </w:rPr>
        <w:t xml:space="preserve">Visual examination of the priority rank maps should give an initial idea how well the different runs - and hence the different input datasets - converge especially in terms of high and low priorities. We also compare the spatial overlap between analyses by calculating </w:t>
      </w:r>
      <w:proofErr w:type="spellStart"/>
      <w:r w:rsidRPr="000C5DC8">
        <w:rPr>
          <w:rFonts w:ascii="Calibri" w:hAnsi="Calibri" w:cs="Calibri"/>
        </w:rPr>
        <w:t>Jaccard</w:t>
      </w:r>
      <w:proofErr w:type="spellEnd"/>
      <w:r w:rsidRPr="000C5DC8">
        <w:rPr>
          <w:rFonts w:ascii="Calibri" w:hAnsi="Calibri" w:cs="Calibri"/>
        </w:rPr>
        <w:t xml:space="preserve">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F03643" w:rsidRPr="000C5DC8" w:rsidRDefault="00F03643" w:rsidP="008F140E">
      <w:pPr>
        <w:spacing w:line="276" w:lineRule="auto"/>
        <w:rPr>
          <w:rFonts w:ascii="Calibri" w:hAnsi="Calibri" w:cs="Calibri"/>
        </w:rPr>
      </w:pPr>
      <w:r w:rsidRPr="00F03643">
        <w:rPr>
          <w:rFonts w:ascii="Calibri" w:hAnsi="Calibri" w:cs="Calibri"/>
        </w:rPr>
        <w:t xml:space="preserve">We </w:t>
      </w:r>
      <w:r>
        <w:rPr>
          <w:rFonts w:ascii="Calibri" w:hAnsi="Calibri" w:cs="Calibri"/>
        </w:rPr>
        <w:t xml:space="preserve">also </w:t>
      </w:r>
      <w:r w:rsidRPr="00F03643">
        <w:rPr>
          <w:rFonts w:ascii="Calibri" w:hAnsi="Calibri" w:cs="Calibri"/>
        </w:rPr>
        <w:t>examined how well different prioritization runs were able to identify forest regions with high conservation value. We did this by simply examining the priority distributions within areas covered by each of the validation data sets.</w:t>
      </w:r>
    </w:p>
    <w:p w:rsidR="000C5DC8" w:rsidRPr="000C5DC8" w:rsidRDefault="00AB233C" w:rsidP="008F140E">
      <w:pPr>
        <w:spacing w:line="276" w:lineRule="auto"/>
        <w:rPr>
          <w:rFonts w:ascii="Calibri" w:hAnsi="Calibri" w:cs="Calibri"/>
        </w:rPr>
      </w:pPr>
      <w:r>
        <w:rPr>
          <w:rFonts w:ascii="Calibri" w:hAnsi="Calibri" w:cs="Calibri"/>
        </w:rPr>
        <w:t>Using</w:t>
      </w:r>
      <w:r w:rsidR="000C5DC8" w:rsidRPr="000C5DC8">
        <w:rPr>
          <w:rFonts w:ascii="Calibri" w:hAnsi="Calibri" w:cs="Calibri"/>
        </w:rPr>
        <w:t xml:space="preserve"> Zonation</w:t>
      </w:r>
      <w:r>
        <w:rPr>
          <w:rFonts w:ascii="Calibri" w:hAnsi="Calibri" w:cs="Calibri"/>
        </w:rPr>
        <w:t xml:space="preserve">, it is possible to load the rank order of </w:t>
      </w:r>
      <w:r w:rsidR="000C5DC8" w:rsidRPr="000C5DC8">
        <w:rPr>
          <w:rFonts w:ascii="Calibri" w:hAnsi="Calibri" w:cs="Calibri"/>
        </w:rPr>
        <w:t xml:space="preserve">solution </w:t>
      </w:r>
      <w:r>
        <w:rPr>
          <w:rFonts w:ascii="Calibri" w:hAnsi="Calibri" w:cs="Calibri"/>
        </w:rPr>
        <w:t xml:space="preserve">(i.e. the inverse removal order of the pixels) </w:t>
      </w:r>
      <w:r w:rsidR="0098116F">
        <w:rPr>
          <w:rFonts w:ascii="Calibri" w:hAnsi="Calibri" w:cs="Calibri"/>
        </w:rPr>
        <w:t>while</w:t>
      </w:r>
      <w:r w:rsidR="000C5DC8" w:rsidRPr="000C5DC8">
        <w:rPr>
          <w:rFonts w:ascii="Calibri" w:hAnsi="Calibri" w:cs="Calibri"/>
        </w:rPr>
        <w:t xml:space="preserve"> using different input features or Zonation options. This procedure allows </w:t>
      </w:r>
      <w:r w:rsidR="00333C36">
        <w:rPr>
          <w:rFonts w:ascii="Calibri" w:hAnsi="Calibri" w:cs="Calibri"/>
        </w:rPr>
        <w:t xml:space="preserve">the </w:t>
      </w:r>
      <w:r w:rsidR="000C5DC8" w:rsidRPr="000C5DC8">
        <w:rPr>
          <w:rFonts w:ascii="Calibri" w:hAnsi="Calibri" w:cs="Calibri"/>
        </w:rPr>
        <w:t xml:space="preserve">examination of how much performance is lost when the analysis criteria and evaluation criteria differ </w:t>
      </w:r>
      <w:r w:rsidR="00C5578B">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15,65)", "plainTextFormattedCitation" : "(15,65)", "previouslyFormattedCitation" : "(15,65)" }, "properties" : { "noteIndex" : 0 }, "schema" : "https://github.com/citation-style-language/schema/raw/master/csl-citation.json" }</w:instrText>
      </w:r>
      <w:r w:rsidR="00C5578B">
        <w:rPr>
          <w:rFonts w:ascii="Calibri" w:hAnsi="Calibri" w:cs="Calibri"/>
        </w:rPr>
        <w:fldChar w:fldCharType="separate"/>
      </w:r>
      <w:r w:rsidR="002C4B8E" w:rsidRPr="002C4B8E">
        <w:rPr>
          <w:rFonts w:ascii="Calibri" w:hAnsi="Calibri" w:cs="Calibri"/>
          <w:noProof/>
        </w:rPr>
        <w:t>(15,65)</w:t>
      </w:r>
      <w:r w:rsidR="00C5578B">
        <w:rPr>
          <w:rFonts w:ascii="Calibri" w:hAnsi="Calibri" w:cs="Calibri"/>
        </w:rPr>
        <w:fldChar w:fldCharType="end"/>
      </w:r>
      <w:r w:rsidR="000C5DC8" w:rsidRPr="000C5DC8">
        <w:rPr>
          <w:rFonts w:ascii="Calibri" w:hAnsi="Calibri" w:cs="Calibri"/>
        </w:rPr>
        <w:t>. We evaluate</w:t>
      </w:r>
      <w:r w:rsidR="0085797F">
        <w:rPr>
          <w:rFonts w:ascii="Calibri" w:hAnsi="Calibri" w:cs="Calibri"/>
        </w:rPr>
        <w:t>d</w:t>
      </w:r>
      <w:r w:rsidR="000C5DC8" w:rsidRPr="000C5DC8">
        <w:rPr>
          <w:rFonts w:ascii="Calibri" w:hAnsi="Calibri" w:cs="Calibri"/>
        </w:rPr>
        <w:t xml:space="preserve"> how much the representation levels </w:t>
      </w:r>
      <w:r w:rsidR="00333C36">
        <w:rPr>
          <w:rFonts w:ascii="Calibri" w:hAnsi="Calibri" w:cs="Calibri"/>
        </w:rPr>
        <w:t xml:space="preserve">differ </w:t>
      </w:r>
      <w:r w:rsidR="001940F3">
        <w:rPr>
          <w:rFonts w:ascii="Calibri" w:hAnsi="Calibri" w:cs="Calibri"/>
        </w:rPr>
        <w:t xml:space="preserve">when </w:t>
      </w:r>
      <w:r w:rsidR="000C5DC8" w:rsidRPr="000C5DC8">
        <w:rPr>
          <w:rFonts w:ascii="Calibri" w:hAnsi="Calibri" w:cs="Calibri"/>
        </w:rPr>
        <w:t xml:space="preserve">the input features </w:t>
      </w:r>
      <w:proofErr w:type="gramStart"/>
      <w:r w:rsidR="00F40BF3">
        <w:rPr>
          <w:rFonts w:ascii="Calibri" w:hAnsi="Calibri" w:cs="Calibri"/>
        </w:rPr>
        <w:t xml:space="preserve">are </w:t>
      </w:r>
      <w:r w:rsidR="000C5DC8" w:rsidRPr="000C5DC8">
        <w:rPr>
          <w:rFonts w:ascii="Calibri" w:hAnsi="Calibri" w:cs="Calibri"/>
        </w:rPr>
        <w:t>based</w:t>
      </w:r>
      <w:proofErr w:type="gramEnd"/>
      <w:r w:rsidR="000C5DC8" w:rsidRPr="000C5DC8">
        <w:rPr>
          <w:rFonts w:ascii="Calibri" w:hAnsi="Calibri" w:cs="Calibri"/>
        </w:rPr>
        <w:t xml:space="preserve"> on the detailed data (R5) </w:t>
      </w:r>
      <w:r w:rsidR="00F40BF3">
        <w:rPr>
          <w:rFonts w:ascii="Calibri" w:hAnsi="Calibri" w:cs="Calibri"/>
        </w:rPr>
        <w:t xml:space="preserve">but </w:t>
      </w:r>
      <w:r w:rsidR="000C5DC8" w:rsidRPr="000C5DC8">
        <w:rPr>
          <w:rFonts w:ascii="Calibri" w:hAnsi="Calibri" w:cs="Calibri"/>
        </w:rPr>
        <w:t xml:space="preserve">the priority ranking is taken from analyses based on the coarser data. Assuming that the detailed data also is more </w:t>
      </w:r>
      <w:r w:rsidR="0071449A">
        <w:rPr>
          <w:rFonts w:ascii="Calibri" w:hAnsi="Calibri" w:cs="Calibri"/>
        </w:rPr>
        <w:t>correct</w:t>
      </w:r>
      <w:r w:rsidR="000C5DC8" w:rsidRPr="000C5DC8">
        <w:rPr>
          <w:rFonts w:ascii="Calibri" w:hAnsi="Calibri" w:cs="Calibri"/>
        </w:rPr>
        <w:t xml:space="preserve">, we can then answer the question of how much feature representation do we risk losing if </w:t>
      </w:r>
      <w:r w:rsidR="0085797F">
        <w:rPr>
          <w:rFonts w:ascii="Calibri" w:hAnsi="Calibri" w:cs="Calibri"/>
        </w:rPr>
        <w:t>relying</w:t>
      </w:r>
      <w:r w:rsidR="000C5DC8" w:rsidRPr="000C5DC8">
        <w:rPr>
          <w:rFonts w:ascii="Calibri" w:hAnsi="Calibri" w:cs="Calibri"/>
        </w:rPr>
        <w:t xml:space="preserve"> </w:t>
      </w:r>
      <w:r w:rsidR="0085797F">
        <w:rPr>
          <w:rFonts w:ascii="Calibri" w:hAnsi="Calibri" w:cs="Calibri"/>
        </w:rPr>
        <w:t xml:space="preserve">only </w:t>
      </w:r>
      <w:r w:rsidR="000C5DC8" w:rsidRPr="000C5DC8">
        <w:rPr>
          <w:rFonts w:ascii="Calibri" w:hAnsi="Calibri" w:cs="Calibri"/>
        </w:rPr>
        <w:t xml:space="preserve">on the coarser </w:t>
      </w:r>
      <w:proofErr w:type="gramStart"/>
      <w:r w:rsidR="000C5DC8" w:rsidRPr="000C5DC8">
        <w:rPr>
          <w:rFonts w:ascii="Calibri" w:hAnsi="Calibri" w:cs="Calibri"/>
        </w:rPr>
        <w:t>data.</w:t>
      </w:r>
      <w:proofErr w:type="gramEnd"/>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2" w:name="results"/>
      <w:r w:rsidRPr="005E6DD3">
        <w:rPr>
          <w:rFonts w:cs="Calibri"/>
          <w:szCs w:val="32"/>
        </w:rPr>
        <w:lastRenderedPageBreak/>
        <w:t>Results</w:t>
      </w:r>
    </w:p>
    <w:p w:rsidR="00E26339" w:rsidRPr="005E6DD3" w:rsidRDefault="00E26339" w:rsidP="00E26339">
      <w:pPr>
        <w:pStyle w:val="Heading2"/>
        <w:spacing w:line="276" w:lineRule="auto"/>
        <w:rPr>
          <w:rFonts w:cs="Calibri"/>
        </w:rPr>
      </w:pPr>
      <w:bookmarkStart w:id="3" w:name="spatial-patterns-of-rank-priorities"/>
      <w:bookmarkEnd w:id="2"/>
      <w:r w:rsidRPr="005E6DD3">
        <w:rPr>
          <w:rFonts w:cs="Calibri"/>
          <w:szCs w:val="28"/>
        </w:rPr>
        <w:t>Spatial patterns of rank priority</w:t>
      </w:r>
    </w:p>
    <w:bookmarkEnd w:id="3"/>
    <w:p w:rsidR="00E26339" w:rsidRDefault="00E26339" w:rsidP="008F140E">
      <w:pPr>
        <w:spacing w:line="276" w:lineRule="auto"/>
        <w:rPr>
          <w:rFonts w:ascii="Calibri" w:hAnsi="Calibri" w:cs="Calibri"/>
        </w:rPr>
      </w:pPr>
      <w:r w:rsidRPr="005E6DD3">
        <w:rPr>
          <w:rFonts w:ascii="Calibri" w:hAnsi="Calibri" w:cs="Calibri"/>
        </w:rPr>
        <w:t>Overall, the spatial pattern of priority was roughly consistent across non-spatial runs accountin</w:t>
      </w:r>
      <w:r w:rsidR="008337ED">
        <w:rPr>
          <w:rFonts w:ascii="Calibri" w:hAnsi="Calibri" w:cs="Calibri"/>
        </w:rPr>
        <w:t>g for local quality only (Figs.</w:t>
      </w:r>
      <w:r w:rsidRPr="005E6DD3">
        <w:rPr>
          <w:rFonts w:ascii="Calibri" w:hAnsi="Calibri" w:cs="Calibri"/>
        </w:rPr>
        <w:t xml:space="preserve"> 3A, 3C, and 3E). A major concentration of high-priority areas </w:t>
      </w:r>
      <w:proofErr w:type="gramStart"/>
      <w:r w:rsidRPr="005E6DD3">
        <w:rPr>
          <w:rFonts w:ascii="Calibri" w:hAnsi="Calibri" w:cs="Calibri"/>
        </w:rPr>
        <w:t>was identified</w:t>
      </w:r>
      <w:proofErr w:type="gramEnd"/>
      <w:r w:rsidRPr="005E6DD3">
        <w:rPr>
          <w:rFonts w:ascii="Calibri" w:hAnsi="Calibri" w:cs="Calibri"/>
        </w:rPr>
        <w:t xml:space="preserve">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w:t>
      </w:r>
      <w:r w:rsidR="00CE0A4D">
        <w:rPr>
          <w:rFonts w:ascii="Calibri" w:hAnsi="Calibri" w:cs="Calibri"/>
        </w:rPr>
        <w:t>fication (R3, see Fig.</w:t>
      </w:r>
      <w:r w:rsidRPr="005E6DD3">
        <w:rPr>
          <w:rFonts w:ascii="Calibri" w:hAnsi="Calibri" w:cs="Calibri"/>
        </w:rPr>
        <w:t xml:space="preserve"> 2) had </w:t>
      </w:r>
      <w:r w:rsidR="006409CB">
        <w:rPr>
          <w:rFonts w:ascii="Calibri" w:hAnsi="Calibri" w:cs="Calibri"/>
        </w:rPr>
        <w:t xml:space="preserve">only </w:t>
      </w:r>
      <w:r w:rsidRPr="005E6DD3">
        <w:rPr>
          <w:rFonts w:ascii="Calibri" w:hAnsi="Calibri" w:cs="Calibri"/>
        </w:rPr>
        <w:t>a minor effect of distributing the top priorities more equal</w:t>
      </w:r>
      <w:r w:rsidR="00C718C7">
        <w:rPr>
          <w:rFonts w:ascii="Calibri" w:hAnsi="Calibri" w:cs="Calibri"/>
        </w:rPr>
        <w:t>ly across the study area (Figs.</w:t>
      </w:r>
      <w:r w:rsidRPr="005E6DD3">
        <w:rPr>
          <w:rFonts w:ascii="Calibri" w:hAnsi="Calibri" w:cs="Calibri"/>
        </w:rPr>
        <w:t xml:space="preserv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 xml:space="preserve">representation of all features throughout the analysis and therefore introducing more classes (i.e. features) will produce more even spatial priority patterns unless the most valuable features </w:t>
      </w:r>
      <w:proofErr w:type="gramStart"/>
      <w:r w:rsidR="000116C6">
        <w:rPr>
          <w:rFonts w:ascii="Calibri" w:hAnsi="Calibri" w:cs="Calibri"/>
        </w:rPr>
        <w:t>are spatially aggregated</w:t>
      </w:r>
      <w:proofErr w:type="gramEnd"/>
      <w:r w:rsidRPr="005E6DD3">
        <w:rPr>
          <w:rFonts w:ascii="Calibri" w:hAnsi="Calibri" w:cs="Calibri"/>
        </w:rPr>
        <w:t xml:space="preserve">. R5, which </w:t>
      </w:r>
      <w:proofErr w:type="gramStart"/>
      <w:r w:rsidRPr="005E6DD3">
        <w:rPr>
          <w:rFonts w:ascii="Calibri" w:hAnsi="Calibri" w:cs="Calibri"/>
        </w:rPr>
        <w:t>is based</w:t>
      </w:r>
      <w:proofErr w:type="gramEnd"/>
      <w:r w:rsidRPr="005E6DD3">
        <w:rPr>
          <w:rFonts w:ascii="Calibri" w:hAnsi="Calibri" w:cs="Calibri"/>
        </w:rPr>
        <w:t xml:space="preserve"> on the more detailed data, produced a di</w:t>
      </w:r>
      <w:r w:rsidR="001A1B1F">
        <w:rPr>
          <w:rFonts w:ascii="Calibri" w:hAnsi="Calibri" w:cs="Calibri"/>
        </w:rPr>
        <w:t>fferent priority pattern (Fig.</w:t>
      </w:r>
      <w:r w:rsidRPr="005E6DD3">
        <w:rPr>
          <w:rFonts w:ascii="Calibri" w:hAnsi="Calibri" w:cs="Calibri"/>
        </w:rPr>
        <w:t xml:space="preserve"> 3E). Top priorities </w:t>
      </w:r>
      <w:r w:rsidR="005720CD">
        <w:rPr>
          <w:rFonts w:ascii="Calibri" w:hAnsi="Calibri" w:cs="Calibri"/>
        </w:rPr>
        <w:t>distribute</w:t>
      </w:r>
      <w:r w:rsidRPr="005E6DD3">
        <w:rPr>
          <w:rFonts w:ascii="Calibri" w:hAnsi="Calibri" w:cs="Calibri"/>
        </w:rPr>
        <w:t xml:space="preserve"> even more equally over the stud</w:t>
      </w:r>
      <w:r w:rsidR="001A1B1F">
        <w:rPr>
          <w:rFonts w:ascii="Calibri" w:hAnsi="Calibri" w:cs="Calibri"/>
        </w:rPr>
        <w:t>y area (marginal plots in Fig.</w:t>
      </w:r>
      <w:r w:rsidRPr="005E6DD3">
        <w:rPr>
          <w:rFonts w:ascii="Calibri" w:hAnsi="Calibri" w:cs="Calibri"/>
        </w:rPr>
        <w:t xml:space="preserv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w:t>
      </w:r>
      <w:proofErr w:type="gramStart"/>
      <w:r w:rsidR="00BB77E1">
        <w:rPr>
          <w:rFonts w:ascii="Calibri" w:hAnsi="Calibri" w:cs="Calibri"/>
        </w:rPr>
        <w:t>is at least partly explained</w:t>
      </w:r>
      <w:proofErr w:type="gramEnd"/>
      <w:r w:rsidR="00BB77E1">
        <w:rPr>
          <w:rFonts w:ascii="Calibri" w:hAnsi="Calibri" w:cs="Calibri"/>
        </w:rPr>
        <w:t xml:space="preserve">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6E5F9E" w:rsidRDefault="006E5F9E" w:rsidP="008F140E">
      <w:pPr>
        <w:spacing w:line="276" w:lineRule="auto"/>
        <w:rPr>
          <w:rFonts w:ascii="Calibri" w:hAnsi="Calibri" w:cs="Calibri"/>
        </w:rPr>
      </w:pPr>
    </w:p>
    <w:p w:rsidR="006E5F9E" w:rsidRPr="005E6DD3" w:rsidRDefault="006E5F9E" w:rsidP="00B4502E">
      <w:pPr>
        <w:spacing w:line="276" w:lineRule="auto"/>
        <w:rPr>
          <w:rFonts w:ascii="Calibri" w:hAnsi="Calibri" w:cs="Calibri"/>
          <w:b/>
        </w:rPr>
      </w:pPr>
      <w:proofErr w:type="gramStart"/>
      <w:r>
        <w:rPr>
          <w:rFonts w:ascii="Calibri" w:hAnsi="Calibri" w:cs="Calibri"/>
          <w:b/>
        </w:rPr>
        <w:t>Fig.</w:t>
      </w:r>
      <w:r w:rsidRPr="005E6DD3">
        <w:rPr>
          <w:rFonts w:ascii="Calibri" w:hAnsi="Calibri" w:cs="Calibri"/>
          <w:b/>
        </w:rPr>
        <w:t xml:space="preserve"> 3</w:t>
      </w:r>
      <w:r w:rsidRPr="00EE5C2D">
        <w:rPr>
          <w:rFonts w:ascii="Calibri" w:hAnsi="Calibri" w:cs="Calibri"/>
        </w:rPr>
        <w:t>.</w:t>
      </w:r>
      <w:proofErr w:type="gramEnd"/>
      <w:r w:rsidRPr="00EE5C2D">
        <w:rPr>
          <w:rFonts w:ascii="Calibri" w:hAnsi="Calibri" w:cs="Calibri"/>
        </w:rPr>
        <w:t xml:space="preserve"> </w:t>
      </w:r>
      <w:r w:rsidRPr="00EE5C2D">
        <w:rPr>
          <w:rFonts w:ascii="Calibri" w:hAnsi="Calibri" w:cs="Calibri"/>
          <w:b/>
        </w:rPr>
        <w:t>Priority rank maps for runs R1 (A), R2 (B), R3 (C), R4 (D), R5 (E</w:t>
      </w:r>
      <w:r>
        <w:rPr>
          <w:rFonts w:ascii="Calibri" w:hAnsi="Calibri" w:cs="Calibri"/>
          <w:b/>
        </w:rPr>
        <w:t>), and R6 (F)</w:t>
      </w:r>
      <w:r w:rsidRPr="00EE5C2D">
        <w:rPr>
          <w:rFonts w:ascii="Calibri" w:hAnsi="Calibri" w:cs="Calibri"/>
          <w:b/>
        </w:rPr>
        <w:t>.</w:t>
      </w:r>
      <w:r w:rsidRPr="005E6DD3">
        <w:rPr>
          <w:rFonts w:ascii="Calibri" w:hAnsi="Calibri" w:cs="Calibri"/>
        </w:rPr>
        <w:t xml:space="preserve">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6E5F9E" w:rsidRPr="000E68E6" w:rsidRDefault="006E5F9E" w:rsidP="008F140E">
      <w:pPr>
        <w:spacing w:line="276" w:lineRule="auto"/>
        <w:rPr>
          <w:rFonts w:ascii="Calibri" w:hAnsi="Calibri" w:cs="Calibri"/>
        </w:rPr>
      </w:pPr>
    </w:p>
    <w:p w:rsidR="00E26339" w:rsidRPr="005E6DD3" w:rsidRDefault="00E26339" w:rsidP="008F140E">
      <w:pPr>
        <w:spacing w:line="276" w:lineRule="auto"/>
        <w:rPr>
          <w:rFonts w:ascii="Calibri" w:hAnsi="Calibri" w:cs="Calibri"/>
          <w:sz w:val="28"/>
          <w:szCs w:val="28"/>
        </w:rPr>
      </w:pPr>
      <w:r w:rsidRPr="005E6DD3">
        <w:rPr>
          <w:rFonts w:ascii="Calibri" w:hAnsi="Calibri" w:cs="Calibri"/>
        </w:rPr>
        <w:t xml:space="preserve">Runs including connectivity between forest types (R2, R4, </w:t>
      </w:r>
      <w:proofErr w:type="gramStart"/>
      <w:r w:rsidRPr="005E6DD3">
        <w:rPr>
          <w:rFonts w:ascii="Calibri" w:hAnsi="Calibri" w:cs="Calibri"/>
        </w:rPr>
        <w:t>R6</w:t>
      </w:r>
      <w:proofErr w:type="gramEnd"/>
      <w:r w:rsidRPr="005E6DD3">
        <w:rPr>
          <w:rFonts w:ascii="Calibri" w:hAnsi="Calibri" w:cs="Calibri"/>
        </w:rPr>
        <w:t>)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FA12C3">
        <w:rPr>
          <w:rFonts w:ascii="Calibri" w:hAnsi="Calibri" w:cs="Calibri"/>
        </w:rPr>
        <w:t>priority areas (Figs.</w:t>
      </w:r>
      <w:r w:rsidR="00444CCA">
        <w:rPr>
          <w:rFonts w:ascii="Calibri" w:hAnsi="Calibri" w:cs="Calibri"/>
        </w:rPr>
        <w:t xml:space="preserv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FA12C3">
        <w:rPr>
          <w:rFonts w:ascii="Calibri" w:hAnsi="Calibri" w:cs="Calibri"/>
        </w:rPr>
        <w:t>Figs.</w:t>
      </w:r>
      <w:r w:rsidR="004A1E5D">
        <w:rPr>
          <w:rFonts w:ascii="Calibri" w:hAnsi="Calibri" w:cs="Calibri"/>
        </w:rPr>
        <w:t xml:space="preserve"> 3B, 3D</w:t>
      </w:r>
      <w:r w:rsidR="004A1E5D" w:rsidRPr="005E6DD3">
        <w:rPr>
          <w:rFonts w:ascii="Calibri" w:hAnsi="Calibri" w:cs="Calibri"/>
        </w:rPr>
        <w:t>, and 3F</w:t>
      </w:r>
      <w:r w:rsidRPr="005E6DD3">
        <w:rPr>
          <w:rFonts w:ascii="Calibri" w:hAnsi="Calibri" w:cs="Calibri"/>
        </w:rPr>
        <w:t>.</w:t>
      </w:r>
    </w:p>
    <w:p w:rsidR="0083193B" w:rsidRDefault="0083193B" w:rsidP="0083193B">
      <w:bookmarkStart w:id="4" w:name="spatial-overlap-of-priority-fractions"/>
    </w:p>
    <w:p w:rsidR="00E26339" w:rsidRPr="005E6DD3" w:rsidRDefault="00E26339" w:rsidP="00E26339">
      <w:pPr>
        <w:pStyle w:val="Heading2"/>
        <w:spacing w:line="276" w:lineRule="auto"/>
        <w:rPr>
          <w:rFonts w:cs="Calibri"/>
        </w:rPr>
      </w:pPr>
      <w:r w:rsidRPr="005E6DD3">
        <w:rPr>
          <w:rFonts w:cs="Calibri"/>
          <w:szCs w:val="28"/>
        </w:rPr>
        <w:t xml:space="preserve">Spatial overlap of priority </w:t>
      </w:r>
      <w:r w:rsidR="0072326B">
        <w:rPr>
          <w:rFonts w:cs="Calibri"/>
          <w:szCs w:val="28"/>
        </w:rPr>
        <w:t>ranges</w:t>
      </w:r>
    </w:p>
    <w:bookmarkEnd w:id="4"/>
    <w:p w:rsidR="009B67AB" w:rsidRDefault="00E26339" w:rsidP="008F140E">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w:t>
      </w:r>
      <w:r w:rsidR="00067A11">
        <w:rPr>
          <w:rFonts w:ascii="Calibri" w:hAnsi="Calibri" w:cs="Calibri"/>
        </w:rPr>
        <w:t>fertility classification. Fig.</w:t>
      </w:r>
      <w:r w:rsidRPr="005E6DD3">
        <w:rPr>
          <w:rFonts w:ascii="Calibri" w:hAnsi="Calibri" w:cs="Calibri"/>
        </w:rPr>
        <w:t xml:space="preserv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w:t>
      </w:r>
      <w:proofErr w:type="gramStart"/>
      <w:r w:rsidRPr="005E6DD3">
        <w:rPr>
          <w:rFonts w:ascii="Calibri" w:hAnsi="Calibri" w:cs="Calibri"/>
        </w:rPr>
        <w:t>is balanced</w:t>
      </w:r>
      <w:proofErr w:type="gramEnd"/>
      <w:r w:rsidRPr="005E6DD3">
        <w:rPr>
          <w:rFonts w:ascii="Calibri" w:hAnsi="Calibri" w:cs="Calibri"/>
        </w:rPr>
        <w:t xml:space="preserve">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w:t>
      </w:r>
      <w:r w:rsidR="00AE2224">
        <w:rPr>
          <w:rFonts w:ascii="Calibri" w:hAnsi="Calibri" w:cs="Calibri"/>
        </w:rPr>
        <w:lastRenderedPageBreak/>
        <w:t>different</w:t>
      </w:r>
      <w:r w:rsidRPr="005E6DD3">
        <w:rPr>
          <w:rFonts w:ascii="Calibri" w:hAnsi="Calibri" w:cs="Calibri"/>
        </w:rPr>
        <w:t xml:space="preserve">: there is some overlap with relatively high priorities in R3 and low priorities in R1 (lower-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w:t>
      </w:r>
      <w:proofErr w:type="gramStart"/>
      <w:r w:rsidR="00573380">
        <w:rPr>
          <w:rFonts w:ascii="Calibri" w:hAnsi="Calibri" w:cs="Calibri"/>
        </w:rPr>
        <w:t>others</w:t>
      </w:r>
      <w:proofErr w:type="gramEnd"/>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75136C" w:rsidRDefault="0075136C" w:rsidP="008F140E">
      <w:pPr>
        <w:spacing w:line="276" w:lineRule="auto"/>
        <w:rPr>
          <w:rFonts w:ascii="Calibri" w:hAnsi="Calibri" w:cs="Calibri"/>
        </w:rPr>
      </w:pPr>
    </w:p>
    <w:p w:rsidR="0075136C" w:rsidRDefault="0075136C" w:rsidP="008F140E">
      <w:pPr>
        <w:spacing w:line="276" w:lineRule="auto"/>
        <w:rPr>
          <w:rFonts w:ascii="Calibri" w:hAnsi="Calibri" w:cs="Calibri"/>
        </w:rPr>
      </w:pPr>
      <w:proofErr w:type="gramStart"/>
      <w:r w:rsidRPr="0075136C">
        <w:rPr>
          <w:rFonts w:ascii="Calibri" w:hAnsi="Calibri" w:cs="Calibri"/>
          <w:b/>
        </w:rPr>
        <w:t>Fig. 4.</w:t>
      </w:r>
      <w:proofErr w:type="gramEnd"/>
      <w:r w:rsidRPr="0075136C">
        <w:rPr>
          <w:rFonts w:ascii="Calibri" w:hAnsi="Calibri" w:cs="Calibri"/>
          <w:b/>
        </w:rPr>
        <w:t xml:space="preserve"> </w:t>
      </w:r>
      <w:proofErr w:type="gramStart"/>
      <w:r w:rsidRPr="0075136C">
        <w:rPr>
          <w:rFonts w:ascii="Calibri" w:hAnsi="Calibri" w:cs="Calibri"/>
          <w:b/>
        </w:rPr>
        <w:t xml:space="preserve">Spatial overlap of 10% intervals of priority classes between selected pairs of analyses, measured by the </w:t>
      </w:r>
      <w:proofErr w:type="spellStart"/>
      <w:r w:rsidRPr="0075136C">
        <w:rPr>
          <w:rFonts w:ascii="Calibri" w:hAnsi="Calibri" w:cs="Calibri"/>
          <w:b/>
        </w:rPr>
        <w:t>Jaccard</w:t>
      </w:r>
      <w:proofErr w:type="spellEnd"/>
      <w:r w:rsidRPr="0075136C">
        <w:rPr>
          <w:rFonts w:ascii="Calibri" w:hAnsi="Calibri" w:cs="Calibri"/>
          <w:b/>
        </w:rPr>
        <w:t xml:space="preserve"> coefficient.</w:t>
      </w:r>
      <w:proofErr w:type="gramEnd"/>
      <w:r w:rsidRPr="0075136C">
        <w:rPr>
          <w:rFonts w:ascii="Calibri" w:hAnsi="Calibri" w:cs="Calibri"/>
        </w:rPr>
        <w:t xml:space="preserve"> An overlap of 1.0 indicates complete match, whereas overlap of 0.0 means absence of overlap. Panels A-F show comparisons between runs based on different input data sets. Panels G-I show comparisons between analyses that used the same input data, but with and without connectivity. Note that the scale is different for panels A-F and G-I.</w:t>
      </w:r>
    </w:p>
    <w:p w:rsidR="0075136C" w:rsidRDefault="0075136C" w:rsidP="008F140E">
      <w:pPr>
        <w:spacing w:line="276" w:lineRule="auto"/>
        <w:rPr>
          <w:rFonts w:ascii="Calibri" w:hAnsi="Calibri" w:cs="Calibri"/>
        </w:rPr>
      </w:pPr>
    </w:p>
    <w:p w:rsidR="008B623E" w:rsidRDefault="00E26339" w:rsidP="008F140E">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 xml:space="preserve">Since </w:t>
      </w:r>
      <w:proofErr w:type="gramStart"/>
      <w:r w:rsidR="00850D9F">
        <w:rPr>
          <w:rFonts w:ascii="Calibri" w:hAnsi="Calibri" w:cs="Calibri"/>
        </w:rPr>
        <w:t>data</w:t>
      </w:r>
      <w:proofErr w:type="gramEnd"/>
      <w:r w:rsidR="00850D9F">
        <w:rPr>
          <w:rFonts w:ascii="Calibri" w:hAnsi="Calibri" w:cs="Calibri"/>
        </w:rPr>
        <w:t xml:space="preserve"> classification is the only difference between R1 and R3, their overall similarity is larger which also explains the higher ove</w:t>
      </w:r>
      <w:r w:rsidR="00D05D61">
        <w:rPr>
          <w:rFonts w:ascii="Calibri" w:hAnsi="Calibri" w:cs="Calibri"/>
        </w:rPr>
        <w:t>rlap of the best and worst 10% of priorities</w:t>
      </w:r>
      <w:r w:rsidR="0099327C">
        <w:rPr>
          <w:rFonts w:ascii="Calibri" w:hAnsi="Calibri" w:cs="Calibri"/>
        </w:rPr>
        <w:t xml:space="preserve"> (Fig.</w:t>
      </w:r>
      <w:r w:rsidR="002E5386">
        <w:rPr>
          <w:rFonts w:ascii="Calibri" w:hAnsi="Calibri" w:cs="Calibri"/>
        </w:rPr>
        <w:t xml:space="preserv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AE7CC8" w:rsidP="008F140E">
      <w:pPr>
        <w:spacing w:line="276" w:lineRule="auto"/>
        <w:rPr>
          <w:rFonts w:ascii="Calibri" w:hAnsi="Calibri" w:cs="Calibri"/>
        </w:rPr>
      </w:pPr>
      <w:r>
        <w:rPr>
          <w:rFonts w:ascii="Calibri" w:hAnsi="Calibri" w:cs="Calibri"/>
        </w:rPr>
        <w:t>Figs.</w:t>
      </w:r>
      <w:r w:rsidR="00FA4968">
        <w:rPr>
          <w:rFonts w:ascii="Calibri" w:hAnsi="Calibri" w:cs="Calibri"/>
        </w:rPr>
        <w:t xml:space="preserve"> 4D-4F </w:t>
      </w:r>
      <w:proofErr w:type="gramStart"/>
      <w:r w:rsidR="001F7B3C">
        <w:rPr>
          <w:rFonts w:ascii="Calibri" w:hAnsi="Calibri" w:cs="Calibri"/>
        </w:rPr>
        <w:t>sh</w:t>
      </w:r>
      <w:r w:rsidR="008C117D">
        <w:rPr>
          <w:rFonts w:ascii="Calibri" w:hAnsi="Calibri" w:cs="Calibri"/>
        </w:rPr>
        <w:t>ow</w:t>
      </w:r>
      <w:proofErr w:type="gramEnd"/>
      <w:r w:rsidR="008C117D">
        <w:rPr>
          <w:rFonts w:ascii="Calibri" w:hAnsi="Calibri" w:cs="Calibri"/>
        </w:rPr>
        <w:t xml:space="preserve">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w:t>
      </w:r>
      <w:r w:rsidR="008E6B54">
        <w:rPr>
          <w:rFonts w:ascii="Calibri" w:hAnsi="Calibri" w:cs="Calibri"/>
        </w:rPr>
        <w:t>ounting for connectivity, Fig.</w:t>
      </w:r>
      <w:r w:rsidR="00431B1E">
        <w:rPr>
          <w:rFonts w:ascii="Calibri" w:hAnsi="Calibri" w:cs="Calibri"/>
        </w:rPr>
        <w:t xml:space="preserv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3406C4">
        <w:rPr>
          <w:rFonts w:ascii="Calibri" w:hAnsi="Calibri" w:cs="Calibri"/>
        </w:rPr>
        <w:t xml:space="preserve"> (Figs.</w:t>
      </w:r>
      <w:r w:rsidR="00E26339" w:rsidRPr="005E6DD3">
        <w:rPr>
          <w:rFonts w:ascii="Calibri" w:hAnsi="Calibri" w:cs="Calibri"/>
        </w:rPr>
        <w:t xml:space="preserve"> 4D-4F). Comparisons between runs based on the same input data set with and without acc</w:t>
      </w:r>
      <w:r w:rsidR="006C6818">
        <w:rPr>
          <w:rFonts w:ascii="Calibri" w:hAnsi="Calibri" w:cs="Calibri"/>
        </w:rPr>
        <w:t>ounting for connectivity (Figs.</w:t>
      </w:r>
      <w:r w:rsidR="00E26339" w:rsidRPr="005E6DD3">
        <w:rPr>
          <w:rFonts w:ascii="Calibri" w:hAnsi="Calibri" w:cs="Calibri"/>
        </w:rPr>
        <w:t xml:space="preserv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27167A" w:rsidRPr="0027167A" w:rsidRDefault="0027167A" w:rsidP="0027167A">
      <w:pPr>
        <w:pStyle w:val="Heading2"/>
        <w:spacing w:line="276" w:lineRule="auto"/>
        <w:rPr>
          <w:rFonts w:cs="Calibri"/>
          <w:szCs w:val="28"/>
        </w:rPr>
      </w:pPr>
      <w:bookmarkStart w:id="5" w:name="feature-representation"/>
      <w:r w:rsidRPr="0027167A">
        <w:rPr>
          <w:rFonts w:cs="Calibri"/>
          <w:szCs w:val="28"/>
        </w:rPr>
        <w:lastRenderedPageBreak/>
        <w:t>Comparison to spatial validation data</w:t>
      </w:r>
    </w:p>
    <w:p w:rsidR="0027167A" w:rsidRPr="0027167A" w:rsidRDefault="0027167A" w:rsidP="0027167A">
      <w:pPr>
        <w:pStyle w:val="Heading2"/>
        <w:spacing w:line="276" w:lineRule="auto"/>
        <w:rPr>
          <w:rFonts w:cs="Calibri"/>
          <w:b w:val="0"/>
          <w:sz w:val="24"/>
          <w:szCs w:val="24"/>
        </w:rPr>
      </w:pPr>
      <w:r w:rsidRPr="0027167A">
        <w:rPr>
          <w:rFonts w:cs="Calibri"/>
          <w:b w:val="0"/>
          <w:sz w:val="24"/>
          <w:szCs w:val="24"/>
        </w:rPr>
        <w:t>Protected areas have relatively high median prioriti</w:t>
      </w:r>
      <w:r w:rsidR="00044243">
        <w:rPr>
          <w:rFonts w:cs="Calibri"/>
          <w:b w:val="0"/>
          <w:sz w:val="24"/>
          <w:szCs w:val="24"/>
        </w:rPr>
        <w:t>es in all runs R1-R6 (Fig. 5</w:t>
      </w:r>
      <w:r w:rsidRPr="0027167A">
        <w:rPr>
          <w:rFonts w:cs="Calibri"/>
          <w:b w:val="0"/>
          <w:sz w:val="24"/>
          <w:szCs w:val="24"/>
        </w:rPr>
        <w:t>). R5 and R6 have the highest median priorities (~0.85 and ~0.90), followed by R</w:t>
      </w:r>
      <w:r w:rsidR="00044243">
        <w:rPr>
          <w:rFonts w:cs="Calibri"/>
          <w:b w:val="0"/>
          <w:sz w:val="24"/>
          <w:szCs w:val="24"/>
        </w:rPr>
        <w:t>1 and R2 (~0.71 and ~0.69)</w:t>
      </w:r>
      <w:r w:rsidRPr="0027167A">
        <w:rPr>
          <w:rFonts w:cs="Calibri"/>
          <w:b w:val="0"/>
          <w:sz w:val="24"/>
          <w:szCs w:val="24"/>
        </w:rPr>
        <w:t xml:space="preserve">.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s with and without connectivity is small, except for in the case of protected areas. Overall solutions R5 and R6 perform better </w:t>
      </w:r>
      <w:proofErr w:type="gramStart"/>
      <w:r w:rsidRPr="0027167A">
        <w:rPr>
          <w:rFonts w:cs="Calibri"/>
          <w:b w:val="0"/>
          <w:sz w:val="24"/>
          <w:szCs w:val="24"/>
        </w:rPr>
        <w:t>than the others</w:t>
      </w:r>
      <w:proofErr w:type="gramEnd"/>
      <w:r w:rsidRPr="0027167A">
        <w:rPr>
          <w:rFonts w:cs="Calibri"/>
          <w:b w:val="0"/>
          <w:sz w:val="24"/>
          <w:szCs w:val="24"/>
        </w:rPr>
        <w:t xml:space="preserve">, </w:t>
      </w:r>
      <w:r w:rsidR="00044243" w:rsidRPr="00044243">
        <w:rPr>
          <w:rFonts w:cs="Calibri"/>
          <w:b w:val="0"/>
          <w:sz w:val="24"/>
          <w:szCs w:val="24"/>
        </w:rPr>
        <w:t xml:space="preserve">potentially indicating higher accuracy </w:t>
      </w:r>
      <w:r w:rsidR="00044243">
        <w:rPr>
          <w:rFonts w:cs="Calibri"/>
          <w:b w:val="0"/>
          <w:sz w:val="24"/>
          <w:szCs w:val="24"/>
        </w:rPr>
        <w:t xml:space="preserve">of the more detailed data and </w:t>
      </w:r>
      <w:r w:rsidRPr="0027167A">
        <w:rPr>
          <w:rFonts w:cs="Calibri"/>
          <w:b w:val="0"/>
          <w:sz w:val="24"/>
          <w:szCs w:val="24"/>
        </w:rPr>
        <w:t>demonstrating the utility of using detailed data from on-the-ground forest inventories.</w:t>
      </w:r>
    </w:p>
    <w:p w:rsidR="0027167A" w:rsidRPr="0027167A" w:rsidRDefault="0027167A" w:rsidP="00AE3EC7"/>
    <w:p w:rsidR="0027167A" w:rsidRPr="00967566" w:rsidRDefault="00585ECC" w:rsidP="00967566">
      <w:pPr>
        <w:spacing w:line="276" w:lineRule="auto"/>
        <w:rPr>
          <w:b/>
        </w:rPr>
      </w:pPr>
      <w:proofErr w:type="gramStart"/>
      <w:r w:rsidRPr="0083193B">
        <w:rPr>
          <w:b/>
        </w:rPr>
        <w:t>Fig. 5</w:t>
      </w:r>
      <w:r w:rsidR="0027167A" w:rsidRPr="0083193B">
        <w:rPr>
          <w:b/>
        </w:rPr>
        <w:t>.</w:t>
      </w:r>
      <w:proofErr w:type="gramEnd"/>
      <w:r w:rsidR="0027167A" w:rsidRPr="0083193B">
        <w:rPr>
          <w:b/>
        </w:rPr>
        <w:t xml:space="preserve"> Priority rank maps evaluated against independent spatial validation data.</w:t>
      </w:r>
      <w:r w:rsidR="0027167A" w:rsidRPr="00967566">
        <w:t xml:space="preserve"> The first row corresponds to protected areas, the second to woodland key habitats, and the third to made METSO-deals (Table 1). The columns in each panel show the difference between variants with (left) and without connectivity (right). All spatial validation data </w:t>
      </w:r>
      <w:proofErr w:type="gramStart"/>
      <w:r w:rsidR="0027167A" w:rsidRPr="00967566">
        <w:t>should on average have</w:t>
      </w:r>
      <w:proofErr w:type="gramEnd"/>
      <w:r w:rsidR="0027167A" w:rsidRPr="00967566">
        <w:t xml:space="preserve"> higher conservation value than the surrounding forests, which mostly have a history of economically motivated management. Red vertical line corresponds to the median value.</w:t>
      </w:r>
    </w:p>
    <w:p w:rsidR="0027167A" w:rsidRPr="0027167A" w:rsidRDefault="0027167A" w:rsidP="00AE3EC7"/>
    <w:p w:rsidR="00E26339" w:rsidRPr="005E6DD3" w:rsidRDefault="00E26339" w:rsidP="00E26339">
      <w:pPr>
        <w:pStyle w:val="Heading2"/>
        <w:spacing w:line="276" w:lineRule="auto"/>
        <w:rPr>
          <w:rFonts w:cs="Calibri"/>
        </w:rPr>
      </w:pPr>
      <w:r w:rsidRPr="005E6DD3">
        <w:rPr>
          <w:rFonts w:cs="Calibri"/>
          <w:szCs w:val="28"/>
        </w:rPr>
        <w:t>Feature representation</w:t>
      </w:r>
    </w:p>
    <w:bookmarkEnd w:id="5"/>
    <w:p w:rsidR="00E26339" w:rsidRDefault="00E26339" w:rsidP="008F140E">
      <w:pPr>
        <w:spacing w:line="276" w:lineRule="auto"/>
        <w:rPr>
          <w:rFonts w:ascii="Calibri" w:hAnsi="Calibri" w:cs="Calibri"/>
          <w:sz w:val="28"/>
          <w:szCs w:val="28"/>
        </w:rPr>
      </w:pPr>
      <w:r w:rsidRPr="005E6DD3">
        <w:rPr>
          <w:rFonts w:ascii="Calibri" w:hAnsi="Calibri" w:cs="Calibri"/>
        </w:rPr>
        <w:t>Loading the priority rank order from the runs based on coarse input data (R1 and R3) revealed di</w:t>
      </w:r>
      <w:r w:rsidR="00E631B3">
        <w:rPr>
          <w:rFonts w:ascii="Calibri" w:hAnsi="Calibri" w:cs="Calibri"/>
        </w:rPr>
        <w:t>fferences in performance.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 shows the overall performance, i.e. how much of the initial representation levels from the detailed data </w:t>
      </w:r>
      <w:proofErr w:type="gramStart"/>
      <w:r w:rsidRPr="005E6DD3">
        <w:rPr>
          <w:rFonts w:ascii="Calibri" w:hAnsi="Calibri" w:cs="Calibri"/>
        </w:rPr>
        <w:t>can be covered</w:t>
      </w:r>
      <w:proofErr w:type="gramEnd"/>
      <w:r w:rsidRPr="005E6DD3">
        <w:rPr>
          <w:rFonts w:ascii="Calibri" w:hAnsi="Calibri" w:cs="Calibri"/>
        </w:rPr>
        <w:t xml:space="preserve"> by protecting a given fra</w:t>
      </w:r>
      <w:r w:rsidR="00642191">
        <w:rPr>
          <w:rFonts w:ascii="Calibri" w:hAnsi="Calibri" w:cs="Calibri"/>
        </w:rPr>
        <w:t xml:space="preserve">ction </w:t>
      </w:r>
      <w:r w:rsidR="003571B6">
        <w:rPr>
          <w:rFonts w:ascii="Calibri" w:hAnsi="Calibri" w:cs="Calibri"/>
        </w:rPr>
        <w:t>of the landscape. Fig.</w:t>
      </w:r>
      <w:r w:rsidR="00642191">
        <w:rPr>
          <w:rFonts w:ascii="Calibri" w:hAnsi="Calibri" w:cs="Calibri"/>
        </w:rPr>
        <w:t xml:space="preserve"> </w:t>
      </w:r>
      <w:r w:rsidR="00585ECC">
        <w:rPr>
          <w:rFonts w:ascii="Calibri" w:hAnsi="Calibri" w:cs="Calibri"/>
        </w:rPr>
        <w:t>6</w:t>
      </w:r>
      <w:r w:rsidRPr="005E6DD3">
        <w:rPr>
          <w:rFonts w:ascii="Calibri" w:hAnsi="Calibri" w:cs="Calibri"/>
        </w:rPr>
        <w:t>A shows that on average, priority rankings R1 and R3 perform much worse than 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w:t>
      </w:r>
      <w:r w:rsidR="0044601A">
        <w:rPr>
          <w:rFonts w:ascii="Calibri" w:hAnsi="Calibri" w:cs="Calibri"/>
        </w:rPr>
        <w:t>ailed data, respectively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A). This difference </w:t>
      </w:r>
      <w:proofErr w:type="gramStart"/>
      <w:r w:rsidRPr="005E6DD3">
        <w:rPr>
          <w:rFonts w:ascii="Calibri" w:hAnsi="Calibri" w:cs="Calibri"/>
        </w:rPr>
        <w:t>is even more pronounced</w:t>
      </w:r>
      <w:proofErr w:type="gramEnd"/>
      <w:r w:rsidRPr="005E6DD3">
        <w:rPr>
          <w:rFonts w:ascii="Calibri" w:hAnsi="Calibri" w:cs="Calibri"/>
        </w:rPr>
        <w:t xml:space="preserve"> when examining the solutions that use additional site fertility classes. For example, the best 10% of the landscape covers ~93% of features in herb-rich sites, whereas solutions R1 and R3 only achieve </w:t>
      </w:r>
      <w:proofErr w:type="gramStart"/>
      <w:r w:rsidRPr="005E6DD3">
        <w:rPr>
          <w:rFonts w:ascii="Calibri" w:hAnsi="Calibri" w:cs="Calibri"/>
        </w:rPr>
        <w:t>a coverage</w:t>
      </w:r>
      <w:proofErr w:type="gramEnd"/>
      <w:r w:rsidRPr="005E6DD3">
        <w:rPr>
          <w:rFonts w:ascii="Calibri" w:hAnsi="Calibri" w:cs="Calibri"/>
        </w:rPr>
        <w:t xml:space="preserve"> of ~15</w:t>
      </w:r>
      <w:r w:rsidR="000B1562">
        <w:rPr>
          <w:rFonts w:ascii="Calibri" w:hAnsi="Calibri" w:cs="Calibri"/>
        </w:rPr>
        <w:t>% and ~14%, respectively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B). For every other site fertility class except for </w:t>
      </w:r>
      <w:proofErr w:type="spellStart"/>
      <w:r w:rsidRPr="005E6DD3">
        <w:rPr>
          <w:rFonts w:ascii="Calibri" w:hAnsi="Calibri" w:cs="Calibri"/>
        </w:rPr>
        <w:t>mesic</w:t>
      </w:r>
      <w:proofErr w:type="spellEnd"/>
      <w:r w:rsidRPr="005E6DD3">
        <w:rPr>
          <w:rFonts w:ascii="Calibri" w:hAnsi="Calibri" w:cs="Calibri"/>
        </w:rPr>
        <w:t xml:space="preserve">, the performance of R5 is superior to that of R1 and R3. The performance levels of runs that </w:t>
      </w:r>
      <w:r w:rsidRPr="005E6DD3">
        <w:rPr>
          <w:rFonts w:ascii="Calibri" w:hAnsi="Calibri" w:cs="Calibri"/>
        </w:rPr>
        <w:lastRenderedPageBreak/>
        <w:t xml:space="preserve">account for connectivity (R2, R4, </w:t>
      </w:r>
      <w:proofErr w:type="gramStart"/>
      <w:r w:rsidRPr="005E6DD3">
        <w:rPr>
          <w:rFonts w:ascii="Calibri" w:hAnsi="Calibri" w:cs="Calibri"/>
        </w:rPr>
        <w:t>R6</w:t>
      </w:r>
      <w:proofErr w:type="gramEnd"/>
      <w:r w:rsidRPr="005E6DD3">
        <w:rPr>
          <w:rFonts w:ascii="Calibri" w:hAnsi="Calibri" w:cs="Calibri"/>
        </w:rPr>
        <w:t>) are omitted here, because they are very similar to those of R1, R3, and R5.</w:t>
      </w:r>
      <w:r w:rsidRPr="005E6DD3">
        <w:rPr>
          <w:rFonts w:ascii="Calibri" w:hAnsi="Calibri" w:cs="Calibri"/>
          <w:sz w:val="28"/>
          <w:szCs w:val="28"/>
        </w:rPr>
        <w:t xml:space="preserve"> </w:t>
      </w:r>
    </w:p>
    <w:p w:rsidR="00435E71" w:rsidRDefault="00435E71" w:rsidP="008F140E">
      <w:pPr>
        <w:spacing w:line="276" w:lineRule="auto"/>
        <w:rPr>
          <w:rFonts w:ascii="Calibri" w:hAnsi="Calibri" w:cs="Calibri"/>
          <w:sz w:val="28"/>
          <w:szCs w:val="28"/>
        </w:rPr>
      </w:pPr>
    </w:p>
    <w:p w:rsidR="00435E71" w:rsidRPr="0083193B" w:rsidRDefault="00435E71" w:rsidP="008F140E">
      <w:pPr>
        <w:spacing w:line="276" w:lineRule="auto"/>
        <w:rPr>
          <w:rFonts w:ascii="Calibri" w:hAnsi="Calibri" w:cs="Calibri"/>
        </w:rPr>
      </w:pPr>
      <w:proofErr w:type="gramStart"/>
      <w:r w:rsidRPr="00435E71">
        <w:rPr>
          <w:rFonts w:ascii="Calibri" w:hAnsi="Calibri" w:cs="Calibri"/>
          <w:b/>
        </w:rPr>
        <w:t xml:space="preserve">Fig. </w:t>
      </w:r>
      <w:r w:rsidR="001D50EB">
        <w:rPr>
          <w:rFonts w:ascii="Calibri" w:hAnsi="Calibri" w:cs="Calibri"/>
          <w:b/>
        </w:rPr>
        <w:t>6</w:t>
      </w:r>
      <w:r w:rsidRPr="00435E71">
        <w:rPr>
          <w:rFonts w:ascii="Calibri" w:hAnsi="Calibri" w:cs="Calibri"/>
          <w:b/>
        </w:rPr>
        <w:t>.</w:t>
      </w:r>
      <w:proofErr w:type="gramEnd"/>
      <w:r w:rsidRPr="00435E71">
        <w:rPr>
          <w:rFonts w:ascii="Calibri" w:hAnsi="Calibri" w:cs="Calibri"/>
          <w:b/>
        </w:rPr>
        <w:t xml:space="preserve"> The performance of solutions based on coarser data measured by their ability to cover features in the detailed data.</w:t>
      </w:r>
      <w:r w:rsidRPr="00435E71">
        <w:rPr>
          <w:rFonts w:ascii="Calibri" w:hAnsi="Calibri" w:cs="Calibri"/>
        </w:rPr>
        <w:t xml:space="preserve">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6310B2" w:rsidRDefault="006310B2" w:rsidP="006434A0">
      <w:pPr>
        <w:spacing w:line="276" w:lineRule="auto"/>
        <w:rPr>
          <w:rFonts w:ascii="Calibri" w:hAnsi="Calibri" w:cs="Calibri"/>
        </w:rPr>
      </w:pPr>
    </w:p>
    <w:p w:rsidR="000A4E2F" w:rsidRPr="000A4E2F" w:rsidRDefault="000A4E2F" w:rsidP="00E41016">
      <w:pPr>
        <w:pStyle w:val="Heading1"/>
        <w:ind w:left="1304" w:hanging="1304"/>
      </w:pPr>
      <w:r w:rsidRPr="000A4E2F">
        <w:t>Discussion</w:t>
      </w:r>
    </w:p>
    <w:p w:rsidR="002062D4" w:rsidRPr="005E6DD3" w:rsidRDefault="002062D4" w:rsidP="008268C7">
      <w:pPr>
        <w:pStyle w:val="Heading2"/>
        <w:spacing w:line="276" w:lineRule="auto"/>
        <w:jc w:val="left"/>
        <w:rPr>
          <w:rFonts w:cs="Calibri"/>
        </w:rPr>
      </w:pPr>
      <w:bookmarkStart w:id="6" w:name="can-forest-inventory-data-be-used-to-ide"/>
      <w:proofErr w:type="gramStart"/>
      <w:r w:rsidRPr="005E6DD3">
        <w:rPr>
          <w:rFonts w:cs="Calibri"/>
          <w:szCs w:val="28"/>
        </w:rPr>
        <w:t>Can forest inventory data be used</w:t>
      </w:r>
      <w:proofErr w:type="gramEnd"/>
      <w:r w:rsidRPr="005E6DD3">
        <w:rPr>
          <w:rFonts w:cs="Calibri"/>
          <w:szCs w:val="28"/>
        </w:rPr>
        <w:t xml:space="preserve"> to identify valuable areas for conservation?</w:t>
      </w:r>
    </w:p>
    <w:bookmarkEnd w:id="6"/>
    <w:p w:rsidR="000A4E2F" w:rsidRPr="000A4E2F" w:rsidRDefault="000A4E2F" w:rsidP="008F140E">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w:t>
      </w:r>
      <w:proofErr w:type="gramStart"/>
      <w:r w:rsidRPr="000A4E2F">
        <w:rPr>
          <w:rFonts w:ascii="Calibri" w:hAnsi="Calibri" w:cs="Calibri"/>
        </w:rPr>
        <w:t>small scale</w:t>
      </w:r>
      <w:proofErr w:type="gramEnd"/>
      <w:r w:rsidRPr="000A4E2F">
        <w:rPr>
          <w:rFonts w:ascii="Calibri" w:hAnsi="Calibri" w:cs="Calibri"/>
        </w:rPr>
        <w:t xml:space="preserve"> biodiversity feature occurrences such as the WKHs, a more detailed input data are needed. </w:t>
      </w:r>
    </w:p>
    <w:p w:rsidR="000A4E2F" w:rsidRPr="000A4E2F" w:rsidRDefault="000A4E2F" w:rsidP="008F140E">
      <w:pPr>
        <w:spacing w:line="276" w:lineRule="auto"/>
        <w:rPr>
          <w:rFonts w:ascii="Calibri" w:hAnsi="Calibri" w:cs="Calibri"/>
        </w:rPr>
      </w:pPr>
      <w:r w:rsidRPr="000A4E2F">
        <w:rPr>
          <w:rFonts w:ascii="Calibri" w:hAnsi="Calibri" w:cs="Calibri"/>
        </w:rPr>
        <w:t xml:space="preserve">On the scale of the whole study area, priority patterns between runs based on the </w:t>
      </w:r>
      <w:proofErr w:type="gramStart"/>
      <w:r w:rsidRPr="000A4E2F">
        <w:rPr>
          <w:rFonts w:ascii="Calibri" w:hAnsi="Calibri" w:cs="Calibri"/>
        </w:rPr>
        <w:t>coarse</w:t>
      </w:r>
      <w:proofErr w:type="gramEnd"/>
      <w:r w:rsidRPr="000A4E2F">
        <w:rPr>
          <w:rFonts w:ascii="Calibri" w:hAnsi="Calibri" w:cs="Calibri"/>
        </w:rPr>
        <w:t xml:space="preserv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region, which also has a high incidence of fertile soils. Deciduous trees and fertile soil types are less common than other tree species and soil types. They furthermore have higher weights assigned in the Zonation analysis due to relatively high associated biodiversity values (</w:t>
      </w:r>
      <w:r w:rsidR="00200C2A">
        <w:rPr>
          <w:rFonts w:ascii="Calibri" w:hAnsi="Calibri" w:cs="Calibri"/>
        </w:rPr>
        <w:t>see also Supporting Information</w:t>
      </w:r>
      <w:r w:rsidRPr="000A4E2F">
        <w:rPr>
          <w:rFonts w:ascii="Calibri" w:hAnsi="Calibri" w:cs="Calibri"/>
        </w:rPr>
        <w:t xml:space="preserve">). Second, analyses based on the more detailed data give existing large protected areas even much higher priorities. This is most probably because compared to coarse </w:t>
      </w:r>
      <w:proofErr w:type="gramStart"/>
      <w:r w:rsidRPr="000A4E2F">
        <w:rPr>
          <w:rFonts w:ascii="Calibri" w:hAnsi="Calibri" w:cs="Calibri"/>
        </w:rPr>
        <w:t>data,</w:t>
      </w:r>
      <w:proofErr w:type="gramEnd"/>
      <w:r w:rsidRPr="000A4E2F">
        <w:rPr>
          <w:rFonts w:ascii="Calibri" w:hAnsi="Calibri" w:cs="Calibri"/>
        </w:rPr>
        <w:t xml:space="preserve">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mature deciduous trees) that is not correctly represented in the coarse data</w:t>
      </w:r>
      <w:r w:rsidRPr="000A4E2F">
        <w:rPr>
          <w:rFonts w:ascii="Calibri" w:hAnsi="Calibri" w:cs="Calibri"/>
        </w:rPr>
        <w:t>, the high-priority sites are more evenly distributed over the whole study area (</w:t>
      </w:r>
      <w:r w:rsidR="000134B6">
        <w:rPr>
          <w:rFonts w:ascii="Calibri" w:hAnsi="Calibri" w:cs="Calibri"/>
        </w:rPr>
        <w:t>see the marginal plots in Fig.</w:t>
      </w:r>
      <w:r w:rsidRPr="000A4E2F">
        <w:rPr>
          <w:rFonts w:ascii="Calibri" w:hAnsi="Calibri" w:cs="Calibri"/>
        </w:rPr>
        <w:t xml:space="preserve"> 3).</w:t>
      </w:r>
    </w:p>
    <w:p w:rsidR="000A4E2F" w:rsidRPr="000A4E2F" w:rsidRDefault="000A4E2F" w:rsidP="008F140E">
      <w:pPr>
        <w:spacing w:line="276" w:lineRule="auto"/>
        <w:rPr>
          <w:rFonts w:ascii="Calibri" w:hAnsi="Calibri" w:cs="Calibri"/>
        </w:rPr>
      </w:pPr>
      <w:r w:rsidRPr="000A4E2F">
        <w:rPr>
          <w:rFonts w:ascii="Calibri" w:hAnsi="Calibri" w:cs="Calibri"/>
        </w:rPr>
        <w:lastRenderedPageBreak/>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39,73)", "plainTextFormattedCitation" : "(39,73)", "previouslyFormattedCitation" : "(39,73)" }, "properties" : { "noteIndex" : 0 }, "schema" : "https://github.com/citation-style-language/schema/raw/master/csl-citation.json" }</w:instrText>
      </w:r>
      <w:r w:rsidR="005E67A1">
        <w:rPr>
          <w:rFonts w:ascii="Calibri" w:hAnsi="Calibri" w:cs="Calibri"/>
        </w:rPr>
        <w:fldChar w:fldCharType="separate"/>
      </w:r>
      <w:r w:rsidR="002C4B8E" w:rsidRPr="002C4B8E">
        <w:rPr>
          <w:rFonts w:ascii="Calibri" w:hAnsi="Calibri" w:cs="Calibri"/>
          <w:noProof/>
        </w:rPr>
        <w:t>(39,73)</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8F140E">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w:t>
      </w:r>
      <w:r w:rsidR="006F3970">
        <w:rPr>
          <w:rFonts w:ascii="Calibri" w:hAnsi="Calibri" w:cs="Calibri"/>
        </w:rPr>
        <w:t>(Fig.</w:t>
      </w:r>
      <w:r w:rsidR="000A4E2F" w:rsidRPr="000A4E2F">
        <w:rPr>
          <w:rFonts w:ascii="Calibri" w:hAnsi="Calibri" w:cs="Calibri"/>
        </w:rPr>
        <w:t xml:space="preserv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8F140E">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49,50)", "plainTextFormattedCitation" : "(49,50)", "previouslyFormattedCitation" : "(49,50)" }, "properties" : { "noteIndex" : 0 }, "schema" : "https://github.com/citation-style-language/schema/raw/master/csl-citation.json" }</w:instrText>
      </w:r>
      <w:r w:rsidR="008529D3">
        <w:rPr>
          <w:rFonts w:ascii="Calibri" w:hAnsi="Calibri" w:cs="Calibri"/>
        </w:rPr>
        <w:fldChar w:fldCharType="separate"/>
      </w:r>
      <w:r w:rsidR="002C4B8E" w:rsidRPr="002C4B8E">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9667C2">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74,75)", "plainTextFormattedCitation" : "(74,75)", "previouslyFormattedCitation" : "(74,75)" }, "properties" : { "noteIndex" : 0 }, "schema" : "https://github.com/citation-style-language/schema/raw/master/csl-citation.json" }</w:instrText>
      </w:r>
      <w:r w:rsidR="007938D2">
        <w:rPr>
          <w:rFonts w:ascii="Calibri" w:hAnsi="Calibri" w:cs="Calibri"/>
        </w:rPr>
        <w:fldChar w:fldCharType="separate"/>
      </w:r>
      <w:r w:rsidR="002C4B8E" w:rsidRPr="002C4B8E">
        <w:rPr>
          <w:rFonts w:ascii="Calibri" w:hAnsi="Calibri" w:cs="Calibri"/>
          <w:noProof/>
        </w:rPr>
        <w:t>(74,75)</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9667C2">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76)", "plainTextFormattedCitation" : "(76)", "previouslyFormattedCitation" : "(76)" }, "properties" : { "noteIndex" : 0 }, "schema" : "https://github.com/citation-style-language/schema/raw/master/csl-citation.json" }</w:instrText>
      </w:r>
      <w:r w:rsidR="00CA7913">
        <w:rPr>
          <w:rFonts w:ascii="Calibri" w:hAnsi="Calibri" w:cs="Calibri"/>
        </w:rPr>
        <w:fldChar w:fldCharType="separate"/>
      </w:r>
      <w:r w:rsidR="002C4B8E" w:rsidRPr="002C4B8E">
        <w:rPr>
          <w:rFonts w:ascii="Calibri" w:hAnsi="Calibri" w:cs="Calibri"/>
          <w:noProof/>
        </w:rPr>
        <w:t>(76)</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9667C2">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77)", "plainTextFormattedCitation" : "(77)", "previouslyFormattedCitation" : "(77)" }, "properties" : { "noteIndex" : 0 }, "schema" : "https://github.com/citation-style-language/schema/raw/master/csl-citation.json" }</w:instrText>
      </w:r>
      <w:r w:rsidR="00CA7913">
        <w:rPr>
          <w:rFonts w:ascii="Calibri" w:hAnsi="Calibri" w:cs="Calibri"/>
        </w:rPr>
        <w:fldChar w:fldCharType="separate"/>
      </w:r>
      <w:r w:rsidR="002C4B8E" w:rsidRPr="002C4B8E">
        <w:rPr>
          <w:rFonts w:ascii="Calibri" w:hAnsi="Calibri" w:cs="Calibri"/>
          <w:noProof/>
        </w:rPr>
        <w:t>(77)</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surrounding areas </w:t>
      </w:r>
      <w:r w:rsidR="00BA39F6">
        <w:rPr>
          <w:rFonts w:ascii="Calibri" w:hAnsi="Calibri" w:cs="Calibri"/>
          <w:lang w:val="fi-F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2C4B8E" w:rsidRPr="002C4B8E">
        <w:rPr>
          <w:rFonts w:ascii="Calibri" w:hAnsi="Calibri" w:cs="Calibri"/>
          <w:noProof/>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447491">
        <w:rPr>
          <w:rFonts w:ascii="Calibri" w:hAnsi="Calibri" w:cs="Calibri"/>
        </w:rPr>
        <w:fldChar w:fldCharType="separate"/>
      </w:r>
      <w:r w:rsidR="002C4B8E" w:rsidRPr="002C4B8E">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9667C2">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78)", "plainTextFormattedCitation" : "(78)", "previouslyFormattedCitation" : "(78)" }, "properties" : { "noteIndex" : 0 }, "schema" : "https://github.com/citation-style-language/schema/raw/master/csl-citation.json" }</w:instrText>
      </w:r>
      <w:r w:rsidR="00A13BD4">
        <w:rPr>
          <w:rFonts w:ascii="Calibri" w:hAnsi="Calibri" w:cs="Calibri"/>
        </w:rPr>
        <w:fldChar w:fldCharType="separate"/>
      </w:r>
      <w:r w:rsidR="002C4B8E" w:rsidRPr="002C4B8E">
        <w:rPr>
          <w:rFonts w:ascii="Calibri" w:hAnsi="Calibri" w:cs="Calibri"/>
          <w:noProof/>
        </w:rPr>
        <w:t>(78)</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t>Trade-offs between different data and prioritization objectives</w:t>
      </w:r>
    </w:p>
    <w:p w:rsidR="000A4E2F" w:rsidRPr="000A4E2F" w:rsidRDefault="000A4E2F" w:rsidP="008F140E">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9667C2">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79,80)", "plainTextFormattedCitation" : "(79,80)", "previouslyFormattedCitation" : "(79,80)" }, "properties" : { "noteIndex" : 0 }, "schema" : "https://github.com/citation-style-language/schema/raw/master/csl-citation.json" }</w:instrText>
      </w:r>
      <w:r w:rsidR="000C003F">
        <w:rPr>
          <w:rFonts w:ascii="Calibri" w:hAnsi="Calibri" w:cs="Calibri"/>
        </w:rPr>
        <w:fldChar w:fldCharType="separate"/>
      </w:r>
      <w:r w:rsidR="002C4B8E" w:rsidRPr="002C4B8E">
        <w:rPr>
          <w:rFonts w:ascii="Calibri" w:hAnsi="Calibri" w:cs="Calibri"/>
          <w:noProof/>
        </w:rPr>
        <w:t>(79,80)</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w:t>
      </w:r>
      <w:r w:rsidRPr="000A4E2F">
        <w:rPr>
          <w:rFonts w:ascii="Calibri" w:hAnsi="Calibri" w:cs="Calibri"/>
        </w:rPr>
        <w:lastRenderedPageBreak/>
        <w:t xml:space="preserve">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9667C2">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24)", "plainTextFormattedCitation" : "(24)", "previouslyFormattedCitation" : "(24)" }, "properties" : { "noteIndex" : 0 }, "schema" : "https://github.com/citation-style-language/schema/raw/master/csl-citation.json" }</w:instrText>
      </w:r>
      <w:r w:rsidR="00616367">
        <w:rPr>
          <w:rFonts w:ascii="Calibri" w:hAnsi="Calibri" w:cs="Calibri"/>
        </w:rPr>
        <w:fldChar w:fldCharType="separate"/>
      </w:r>
      <w:r w:rsidR="002C4B8E" w:rsidRPr="002C4B8E">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w:t>
      </w:r>
      <w:r w:rsidR="00E42A20" w:rsidRPr="000A4E2F">
        <w:rPr>
          <w:rFonts w:ascii="Calibri" w:hAnsi="Calibri" w:cs="Calibri"/>
        </w:rPr>
        <w:t>analys</w:t>
      </w:r>
      <w:r w:rsidR="00E42A20">
        <w:rPr>
          <w:rFonts w:ascii="Calibri" w:hAnsi="Calibri" w:cs="Calibri"/>
        </w:rPr>
        <w:t>e</w:t>
      </w:r>
      <w:r w:rsidR="00E42A20" w:rsidRPr="000A4E2F">
        <w:rPr>
          <w:rFonts w:ascii="Calibri" w:hAnsi="Calibri" w:cs="Calibri"/>
        </w:rPr>
        <w:t xml:space="preserve">s </w:t>
      </w:r>
      <w:r w:rsidRPr="000A4E2F">
        <w:rPr>
          <w:rFonts w:ascii="Calibri" w:hAnsi="Calibri" w:cs="Calibri"/>
        </w:rPr>
        <w:t xml:space="preserve">based on coarse and detailed data </w:t>
      </w:r>
      <w:r w:rsidR="00E42A20">
        <w:rPr>
          <w:rFonts w:ascii="Calibri" w:hAnsi="Calibri" w:cs="Calibri"/>
        </w:rPr>
        <w:t xml:space="preserve">produce spatial priority patterns that are broadly speaking similar but in a closer look different </w:t>
      </w:r>
      <w:r w:rsidR="00E63BB9">
        <w:rPr>
          <w:rFonts w:ascii="Calibri" w:hAnsi="Calibri" w:cs="Calibri"/>
        </w:rPr>
        <w:t>(Fig.</w:t>
      </w:r>
      <w:r w:rsidRPr="000A4E2F">
        <w:rPr>
          <w:rFonts w:ascii="Calibri" w:hAnsi="Calibri" w:cs="Calibri"/>
        </w:rPr>
        <w:t xml:space="preserve"> 4). </w:t>
      </w:r>
      <w:r w:rsidR="00314AF4">
        <w:rPr>
          <w:rFonts w:ascii="Calibri" w:hAnsi="Calibri" w:cs="Calibri"/>
        </w:rPr>
        <w:t xml:space="preserve">Top and low priorities are slightly more </w:t>
      </w:r>
      <w:r w:rsidR="00E42A20">
        <w:rPr>
          <w:rFonts w:ascii="Calibri" w:hAnsi="Calibri" w:cs="Calibri"/>
        </w:rPr>
        <w:t>overlapping</w:t>
      </w:r>
      <w:r w:rsidR="00314AF4">
        <w:rPr>
          <w:rFonts w:ascii="Calibri" w:hAnsi="Calibri" w:cs="Calibri"/>
        </w:rPr>
        <w:t xml:space="preserve"> than the middle-range. I</w:t>
      </w:r>
      <w:r w:rsidRPr="000A4E2F">
        <w:rPr>
          <w:rFonts w:ascii="Calibri" w:hAnsi="Calibri" w:cs="Calibri"/>
        </w:rPr>
        <w:t xml:space="preserve">mportantly, </w:t>
      </w:r>
      <w:r w:rsidR="00314AF4">
        <w:rPr>
          <w:rFonts w:ascii="Calibri" w:hAnsi="Calibri" w:cs="Calibri"/>
        </w:rPr>
        <w:t xml:space="preserve">however, </w:t>
      </w:r>
      <w:r w:rsidRPr="000A4E2F">
        <w:rPr>
          <w:rFonts w:ascii="Calibri" w:hAnsi="Calibri" w:cs="Calibri"/>
        </w:rPr>
        <w:t>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8F140E">
      <w:pPr>
        <w:spacing w:line="276" w:lineRule="auto"/>
        <w:rPr>
          <w:rFonts w:ascii="Calibri" w:hAnsi="Calibri" w:cs="Calibri"/>
        </w:rPr>
      </w:pPr>
      <w:r w:rsidRPr="000A4E2F">
        <w:rPr>
          <w:rFonts w:ascii="Calibri" w:hAnsi="Calibri" w:cs="Calibri"/>
        </w:rPr>
        <w:t xml:space="preserve">While coarse data </w:t>
      </w:r>
      <w:r w:rsidR="0006423C">
        <w:rPr>
          <w:rFonts w:ascii="Calibri" w:hAnsi="Calibri" w:cs="Calibri"/>
        </w:rPr>
        <w:t>is able to describe</w:t>
      </w:r>
      <w:r w:rsidR="0006423C" w:rsidRPr="000A4E2F">
        <w:rPr>
          <w:rFonts w:ascii="Calibri" w:hAnsi="Calibri" w:cs="Calibri"/>
        </w:rPr>
        <w:t xml:space="preserve"> </w:t>
      </w:r>
      <w:r w:rsidRPr="000A4E2F">
        <w:rPr>
          <w:rFonts w:ascii="Calibri" w:hAnsi="Calibri" w:cs="Calibri"/>
        </w:rPr>
        <w:t>broad priority patterns correctly, we found that the less abundant biodiversity features such as herb-rich and xeric forest types</w:t>
      </w:r>
      <w:r w:rsidR="00306B1C">
        <w:rPr>
          <w:rFonts w:ascii="Calibri" w:hAnsi="Calibri" w:cs="Calibri"/>
        </w:rPr>
        <w:t xml:space="preserve"> are not identified well (Fig.</w:t>
      </w:r>
      <w:r w:rsidRPr="000A4E2F">
        <w:rPr>
          <w:rFonts w:ascii="Calibri" w:hAnsi="Calibri" w:cs="Calibri"/>
        </w:rPr>
        <w:t xml:space="preserve"> </w:t>
      </w:r>
      <w:r w:rsidR="00924BD2">
        <w:rPr>
          <w:rFonts w:ascii="Calibri" w:hAnsi="Calibri" w:cs="Calibri"/>
        </w:rPr>
        <w:t>6</w:t>
      </w:r>
      <w:r w:rsidRPr="000A4E2F">
        <w:rPr>
          <w:rFonts w:ascii="Calibri" w:hAnsi="Calibri" w:cs="Calibri"/>
        </w:rPr>
        <w:t xml:space="preserve">). For example, if we are interested in the top 10% of the landscape, prioritization based on coarse data with classes captures only half of the representation of biodiversity features that </w:t>
      </w:r>
      <w:proofErr w:type="gramStart"/>
      <w:r w:rsidRPr="000A4E2F">
        <w:rPr>
          <w:rFonts w:ascii="Calibri" w:hAnsi="Calibri" w:cs="Calibri"/>
        </w:rPr>
        <w:t>can be achieved</w:t>
      </w:r>
      <w:proofErr w:type="gramEnd"/>
      <w:r w:rsidRPr="000A4E2F">
        <w:rPr>
          <w:rFonts w:ascii="Calibri" w:hAnsi="Calibri" w:cs="Calibri"/>
        </w:rPr>
        <w:t xml:space="preserve"> if using detailed data. Even if the top priority locations have a large overlap spatially, using the coarser data misses much of the occurrences of herb-rich sites and woodland key habitats.</w:t>
      </w:r>
    </w:p>
    <w:p w:rsidR="000A4E2F" w:rsidRPr="000A4E2F" w:rsidRDefault="008D5C9B" w:rsidP="008F140E">
      <w:pPr>
        <w:spacing w:line="276" w:lineRule="auto"/>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w:t>
      </w:r>
      <w:r w:rsidR="00E42A20">
        <w:rPr>
          <w:rFonts w:ascii="Calibri" w:hAnsi="Calibri" w:cs="Calibri"/>
        </w:rPr>
        <w:t xml:space="preserve">as it is temptingly practical to improve existing data with </w:t>
      </w:r>
      <w:r w:rsidR="000A4E2F" w:rsidRPr="000A4E2F">
        <w:rPr>
          <w:rFonts w:ascii="Calibri" w:hAnsi="Calibri" w:cs="Calibri"/>
        </w:rPr>
        <w:t>simple classification scheme. The inclusion of the classification does slightly i</w:t>
      </w:r>
      <w:r w:rsidR="00762B95">
        <w:rPr>
          <w:rFonts w:ascii="Calibri" w:hAnsi="Calibri" w:cs="Calibri"/>
        </w:rPr>
        <w:t>mprove the performance for rarer</w:t>
      </w:r>
      <w:r w:rsidR="00B734BF">
        <w:rPr>
          <w:rFonts w:ascii="Calibri" w:hAnsi="Calibri" w:cs="Calibri"/>
        </w:rPr>
        <w:t xml:space="preserve"> classes (Fig.</w:t>
      </w:r>
      <w:r w:rsidR="000A4E2F" w:rsidRPr="000A4E2F">
        <w:rPr>
          <w:rFonts w:ascii="Calibri" w:hAnsi="Calibri" w:cs="Calibri"/>
        </w:rPr>
        <w:t xml:space="preserve"> </w:t>
      </w:r>
      <w:r w:rsidR="00924BD2">
        <w:rPr>
          <w:rFonts w:ascii="Calibri" w:hAnsi="Calibri" w:cs="Calibri"/>
        </w:rPr>
        <w:t>6</w:t>
      </w:r>
      <w:r w:rsidR="000A4E2F" w:rsidRPr="000A4E2F">
        <w:rPr>
          <w:rFonts w:ascii="Calibri" w:hAnsi="Calibri" w:cs="Calibri"/>
        </w:rPr>
        <w:t>)</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8F140E">
      <w:pPr>
        <w:spacing w:line="276" w:lineRule="auto"/>
        <w:rPr>
          <w:rFonts w:ascii="Calibri" w:hAnsi="Calibri" w:cs="Calibri"/>
        </w:rPr>
      </w:pPr>
      <w:r w:rsidRPr="000A4E2F">
        <w:rPr>
          <w:rFonts w:ascii="Calibri" w:hAnsi="Calibri" w:cs="Calibri"/>
        </w:rPr>
        <w:t xml:space="preserve">Including connectivity in the analysis raises the priority of regions that have high quality sites at high densities, thus identifying regions where </w:t>
      </w:r>
      <w:proofErr w:type="spellStart"/>
      <w:r w:rsidRPr="000A4E2F">
        <w:rPr>
          <w:rFonts w:ascii="Calibri" w:hAnsi="Calibri" w:cs="Calibri"/>
        </w:rPr>
        <w:t>metapopulations</w:t>
      </w:r>
      <w:proofErr w:type="spellEnd"/>
      <w:r w:rsidRPr="000A4E2F">
        <w:rPr>
          <w:rFonts w:ascii="Calibri" w:hAnsi="Calibri" w:cs="Calibri"/>
        </w:rPr>
        <w:t xml:space="preserve">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9667C2">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81\u201383)", "plainTextFormattedCitation" : "(81\u201383)", "previouslyFormattedCitation" : "(81\u201383)" }, "properties" : { "noteIndex" : 0 }, "schema" : "https://github.com/citation-style-language/schema/raw/master/csl-citation.json" }</w:instrText>
      </w:r>
      <w:r w:rsidR="0099569E">
        <w:rPr>
          <w:rFonts w:ascii="Calibri" w:hAnsi="Calibri" w:cs="Calibri"/>
        </w:rPr>
        <w:fldChar w:fldCharType="separate"/>
      </w:r>
      <w:r w:rsidR="002C4B8E" w:rsidRPr="002C4B8E">
        <w:rPr>
          <w:rFonts w:ascii="Calibri" w:hAnsi="Calibri" w:cs="Calibri"/>
          <w:noProof/>
        </w:rPr>
        <w:t>(81–83)</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20,84)", "plainTextFormattedCitation" : "(20,84)", "previouslyFormattedCitation" : "(20,84)" }, "properties" : { "noteIndex" : 0 }, "schema" : "https://github.com/citation-style-language/schema/raw/master/csl-citation.json" }</w:instrText>
      </w:r>
      <w:r w:rsidR="000E06DE">
        <w:rPr>
          <w:rFonts w:ascii="Calibri" w:hAnsi="Calibri" w:cs="Calibri"/>
        </w:rPr>
        <w:fldChar w:fldCharType="separate"/>
      </w:r>
      <w:r w:rsidR="002C4B8E" w:rsidRPr="002C4B8E">
        <w:rPr>
          <w:rFonts w:ascii="Calibri" w:hAnsi="Calibri" w:cs="Calibri"/>
          <w:noProof/>
        </w:rPr>
        <w:t>(20,84)</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forests will lower the priority of other locally similar sites and possibly even poorly conn</w:t>
      </w:r>
      <w:r w:rsidR="00DC5718">
        <w:rPr>
          <w:rFonts w:ascii="Calibri" w:hAnsi="Calibri" w:cs="Calibri"/>
        </w:rPr>
        <w:t>ected high-quality sites (Fig.</w:t>
      </w:r>
      <w:r w:rsidRPr="000A4E2F">
        <w:rPr>
          <w:rFonts w:ascii="Calibri" w:hAnsi="Calibri" w:cs="Calibri"/>
        </w:rPr>
        <w:t xml:space="preserve"> 3). Including connectivity will also emphasize large, overall high-quality areas</w:t>
      </w:r>
      <w:r w:rsidR="00FC595A">
        <w:rPr>
          <w:rFonts w:ascii="Calibri" w:hAnsi="Calibri" w:cs="Calibri"/>
        </w:rPr>
        <w:t xml:space="preserve"> such as protected areas (Fig.</w:t>
      </w:r>
      <w:r w:rsidRPr="000A4E2F">
        <w:rPr>
          <w:rFonts w:ascii="Calibri" w:hAnsi="Calibri" w:cs="Calibri"/>
        </w:rPr>
        <w:t xml:space="preserve"> </w:t>
      </w:r>
      <w:r w:rsidR="00924BD2">
        <w:rPr>
          <w:rFonts w:ascii="Calibri" w:hAnsi="Calibri" w:cs="Calibri"/>
        </w:rPr>
        <w:t>5</w:t>
      </w:r>
      <w:r w:rsidRPr="000A4E2F">
        <w:rPr>
          <w:rFonts w:ascii="Calibri" w:hAnsi="Calibri" w:cs="Calibri"/>
        </w:rPr>
        <w:t>).</w:t>
      </w:r>
    </w:p>
    <w:p w:rsidR="001F10A4" w:rsidRPr="000A4E2F" w:rsidRDefault="001F10A4" w:rsidP="000A4E2F">
      <w:pPr>
        <w:spacing w:line="276" w:lineRule="auto"/>
        <w:rPr>
          <w:rFonts w:ascii="Calibri" w:hAnsi="Calibri" w:cs="Calibri"/>
        </w:rPr>
      </w:pPr>
    </w:p>
    <w:p w:rsidR="000A4E2F" w:rsidRPr="000A4E2F" w:rsidRDefault="000A4E2F" w:rsidP="008268C7">
      <w:pPr>
        <w:pStyle w:val="Heading2"/>
        <w:jc w:val="left"/>
      </w:pPr>
      <w:r w:rsidRPr="000A4E2F">
        <w:t>Opening up forest inventory data is an opportunity for integrated forest and conservation planning in the Boreal zone</w:t>
      </w:r>
    </w:p>
    <w:p w:rsidR="000A4E2F" w:rsidRPr="000A4E2F" w:rsidRDefault="000A4E2F" w:rsidP="008F140E">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9667C2">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85)", "plainTextFormattedCitation" : "(85)", "previouslyFormattedCitation" : "(85)" }, "properties" : { "noteIndex" : 0 }, "schema" : "https://github.com/citation-style-language/schema/raw/master/csl-citation.json" }</w:instrText>
      </w:r>
      <w:r w:rsidR="002566B9">
        <w:rPr>
          <w:rFonts w:ascii="Calibri" w:hAnsi="Calibri" w:cs="Calibri"/>
        </w:rPr>
        <w:fldChar w:fldCharType="separate"/>
      </w:r>
      <w:r w:rsidR="002C4B8E" w:rsidRPr="002C4B8E">
        <w:rPr>
          <w:rFonts w:ascii="Calibri" w:hAnsi="Calibri" w:cs="Calibri"/>
          <w:noProof/>
        </w:rPr>
        <w:t>(85)</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9667C2">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86\u201390)", "plainTextFormattedCitation" : "(86\u201390)", "previouslyFormattedCitation" : "(86\u201390)" }, "properties" : { "noteIndex" : 0 }, "schema" : "https://github.com/citation-style-language/schema/raw/master/csl-citation.json" }</w:instrText>
      </w:r>
      <w:r w:rsidR="00E16945">
        <w:rPr>
          <w:rFonts w:ascii="Calibri" w:hAnsi="Calibri" w:cs="Calibri"/>
        </w:rPr>
        <w:fldChar w:fldCharType="separate"/>
      </w:r>
      <w:r w:rsidR="002C4B8E" w:rsidRPr="002C4B8E">
        <w:rPr>
          <w:rFonts w:ascii="Calibri" w:hAnsi="Calibri" w:cs="Calibri"/>
          <w:noProof/>
        </w:rPr>
        <w:t>(86–90)</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9667C2">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From Duplicate 1 ( ", "page" : "5-14", "title" : "Monitoring forest biodiversity: a European perspective with reference to temperate and boreal forest zone", "type" : "article-journal", "volume" : "67" }, "uris" : [ "http://www.mendeley.com/documents/?uuid=8e5529f1-4d84-4b78-9859-f028032591fb" ] } ], "mendeley" : { "formattedCitation" : "(91,92)", "plainTextFormattedCitation" : "(91,92)", "previouslyFormattedCitation" : "(91,92)" }, "properties" : { "noteIndex" : 0 }, "schema" : "https://github.com/citation-style-language/schema/raw/master/csl-citation.json" }</w:instrText>
      </w:r>
      <w:r w:rsidR="00752331">
        <w:rPr>
          <w:rFonts w:ascii="Calibri" w:hAnsi="Calibri" w:cs="Calibri"/>
        </w:rPr>
        <w:fldChar w:fldCharType="separate"/>
      </w:r>
      <w:r w:rsidR="002C4B8E" w:rsidRPr="002C4B8E">
        <w:rPr>
          <w:rFonts w:ascii="Calibri" w:hAnsi="Calibri" w:cs="Calibri"/>
          <w:noProof/>
        </w:rPr>
        <w:t>(91,92)</w:t>
      </w:r>
      <w:r w:rsidR="00752331">
        <w:rPr>
          <w:rFonts w:ascii="Calibri" w:hAnsi="Calibri" w:cs="Calibri"/>
        </w:rPr>
        <w:fldChar w:fldCharType="end"/>
      </w:r>
      <w:r w:rsidRPr="000A4E2F">
        <w:rPr>
          <w:rFonts w:ascii="Calibri" w:hAnsi="Calibri" w:cs="Calibri"/>
        </w:rPr>
        <w:t xml:space="preserve">, </w:t>
      </w:r>
      <w:r w:rsidRPr="000A4E2F">
        <w:rPr>
          <w:rFonts w:ascii="Calibri" w:hAnsi="Calibri" w:cs="Calibri"/>
        </w:rPr>
        <w:lastRenderedPageBreak/>
        <w:t xml:space="preserve">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9667C2">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93\u201395)", "plainTextFormattedCitation" : "(93\u201395)", "previouslyFormattedCitation" : "(93\u201395)" }, "properties" : { "noteIndex" : 0 }, "schema" : "https://github.com/citation-style-language/schema/raw/master/csl-citation.json" }</w:instrText>
      </w:r>
      <w:r w:rsidR="00A40601">
        <w:rPr>
          <w:rFonts w:ascii="Calibri" w:hAnsi="Calibri" w:cs="Calibri"/>
        </w:rPr>
        <w:fldChar w:fldCharType="separate"/>
      </w:r>
      <w:r w:rsidR="002C4B8E" w:rsidRPr="002C4B8E">
        <w:rPr>
          <w:rFonts w:ascii="Calibri" w:hAnsi="Calibri" w:cs="Calibri"/>
          <w:noProof/>
        </w:rPr>
        <w:t>(93–95)</w:t>
      </w:r>
      <w:r w:rsidR="00A40601">
        <w:rPr>
          <w:rFonts w:ascii="Calibri" w:hAnsi="Calibri" w:cs="Calibri"/>
        </w:rPr>
        <w:fldChar w:fldCharType="end"/>
      </w:r>
      <w:r w:rsidRPr="000A4E2F">
        <w:rPr>
          <w:rFonts w:ascii="Calibri" w:hAnsi="Calibri" w:cs="Calibri"/>
        </w:rPr>
        <w:t xml:space="preserve">. Many of these species </w:t>
      </w:r>
      <w:proofErr w:type="gramStart"/>
      <w:r w:rsidRPr="000A4E2F">
        <w:rPr>
          <w:rFonts w:ascii="Calibri" w:hAnsi="Calibri" w:cs="Calibri"/>
        </w:rPr>
        <w:t>have become endangered</w:t>
      </w:r>
      <w:proofErr w:type="gramEnd"/>
      <w:r w:rsidRPr="000A4E2F">
        <w:rPr>
          <w:rFonts w:ascii="Calibri" w:hAnsi="Calibri" w:cs="Calibri"/>
        </w:rPr>
        <w:t xml:space="preserve">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9667C2">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 : "4", "issued" : { "date-parts" : [ [ "2014" ] ] }, "page" : "408-418", "title" : "Eye on the Taiga: Removing global policy impediments to safeguard the boreal forest", "type" : "article-journal", "volume" : "7" }, "uris" : [ "http://www.mendeley.com/documents/?uuid=2de5f39d-a1cf-46a7-953e-45ff37082759" ] } ], "mendeley" : { "formattedCitation" : "(85,96)", "plainTextFormattedCitation" : "(85,96)", "previouslyFormattedCitation" : "(85,96)" }, "properties" : { "noteIndex" : 0 }, "schema" : "https://github.com/citation-style-language/schema/raw/master/csl-citation.json" }</w:instrText>
      </w:r>
      <w:r w:rsidR="00BE0A18">
        <w:rPr>
          <w:rFonts w:ascii="Calibri" w:hAnsi="Calibri" w:cs="Calibri"/>
        </w:rPr>
        <w:fldChar w:fldCharType="separate"/>
      </w:r>
      <w:r w:rsidR="002C4B8E" w:rsidRPr="002C4B8E">
        <w:rPr>
          <w:rFonts w:ascii="Calibri" w:hAnsi="Calibri" w:cs="Calibri"/>
          <w:noProof/>
        </w:rPr>
        <w:t>(85,96)</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9667C2">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74,97)", "plainTextFormattedCitation" : "(74,97)", "previouslyFormattedCitation" : "(74,97)" }, "properties" : { "noteIndex" : 0 }, "schema" : "https://github.com/citation-style-language/schema/raw/master/csl-citation.json" }</w:instrText>
      </w:r>
      <w:r w:rsidR="00827F33">
        <w:rPr>
          <w:rFonts w:ascii="Calibri" w:hAnsi="Calibri" w:cs="Calibri"/>
        </w:rPr>
        <w:fldChar w:fldCharType="separate"/>
      </w:r>
      <w:r w:rsidR="002C4B8E" w:rsidRPr="002C4B8E">
        <w:rPr>
          <w:rFonts w:ascii="Calibri" w:hAnsi="Calibri" w:cs="Calibri"/>
          <w:noProof/>
        </w:rPr>
        <w:t>(74,97)</w:t>
      </w:r>
      <w:r w:rsidR="00827F33">
        <w:rPr>
          <w:rFonts w:ascii="Calibri" w:hAnsi="Calibri" w:cs="Calibri"/>
        </w:rPr>
        <w:fldChar w:fldCharType="end"/>
      </w:r>
      <w:r w:rsidRPr="000A4E2F">
        <w:rPr>
          <w:rFonts w:ascii="Calibri" w:hAnsi="Calibri" w:cs="Calibri"/>
        </w:rPr>
        <w:t>.</w:t>
      </w:r>
    </w:p>
    <w:p w:rsidR="000A4E2F" w:rsidRPr="000A4E2F" w:rsidRDefault="000A4E2F" w:rsidP="008F140E">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w:t>
      </w:r>
      <w:r w:rsidR="009667C2">
        <w:rPr>
          <w:rFonts w:ascii="Calibri" w:hAnsi="Calibri" w:cs="Calibri"/>
        </w:rPr>
        <w:t xml:space="preserve">and inclusive </w:t>
      </w:r>
      <w:r w:rsidRPr="000A4E2F">
        <w:rPr>
          <w:rFonts w:ascii="Calibri" w:hAnsi="Calibri" w:cs="Calibri"/>
        </w:rPr>
        <w:t xml:space="preserve">access to </w:t>
      </w:r>
      <w:r w:rsidR="00A96EAA">
        <w:rPr>
          <w:rFonts w:ascii="Calibri" w:hAnsi="Calibri" w:cs="Calibri"/>
        </w:rPr>
        <w:t xml:space="preserve">the </w:t>
      </w:r>
      <w:r w:rsidRPr="000A4E2F">
        <w:rPr>
          <w:rFonts w:ascii="Calibri" w:hAnsi="Calibri" w:cs="Calibri"/>
        </w:rPr>
        <w:t>best available data</w:t>
      </w:r>
      <w:r w:rsidR="009667C2">
        <w:rPr>
          <w:rFonts w:ascii="Calibri" w:hAnsi="Calibri" w:cs="Calibri"/>
        </w:rPr>
        <w:t xml:space="preserve"> </w:t>
      </w:r>
      <w:r w:rsidR="009667C2">
        <w:rPr>
          <w:rFonts w:ascii="Calibri" w:hAnsi="Calibri" w:cs="Calibri"/>
        </w:rPr>
        <w:fldChar w:fldCharType="begin" w:fldLock="1"/>
      </w:r>
      <w:r w:rsidR="009667C2">
        <w:rPr>
          <w:rFonts w:ascii="Calibri" w:hAnsi="Calibri" w:cs="Calibri"/>
        </w:rPr>
        <w:instrText>ADDIN CSL_CITATION { "citationItems" : [ { "id" : "ITEM-1", "itemData" : { "DOI" : "10.1093/biosci/biu169", "abstract" : "Although there have been many recent calls for increased data sharing, the majority of environmental scientists do not make their individual data sets publicly available in online repositories. Current data-sharing conversations are focused on overcoming the technological challenges associated with data sharing and the lack of rewards and incentives for individuals to share data. We argue that the most important conversation has yet to take place: There has not been a strong ethical impetus for sharing data within the current culture, behaviors, and practices of environmental scientists. In this article, we describe a critical shift that is happening in both society and the environmental science community that makes data sharing not just good but ethically obligatory. This is a shift toward the ethical value of promoting inclusivity within and beyond science. An essential element of a truly inclusionary and democratic approach to science is to share data through publicly accessible data sets.", "author" : [ { "dropping-particle" : "", "family" : "Soranno", "given" : "Patricia A", "non-dropping-particle" : "", "parse-names" : false, "suffix" : "" }, { "dropping-particle" : "", "family" : "Cheruvelil", "given" : "Kendra S", "non-dropping-particle" : "", "parse-names" : false, "suffix" : "" }, { "dropping-particle" : "", "family" : "Elliott", "given" : "Kevin C", "non-dropping-particle" : "", "parse-names" : false, "suffix" : "" }, { "dropping-particle" : "", "family" : "Montgomery", "given" : "Georgina M", "non-dropping-particle" : "", "parse-names" : false, "suffix" : "" } ], "container-title" : "BioScience", "id" : "ITEM-1", "issue" : "1", "issued" : { "date-parts" : [ [ "2015" ] ] }, "page" : "69-73", "title" : "It's good to share: Why environmental scientists' ethics are out of date", "type" : "article-journal", "volume" : "65" }, "uris" : [ "http://www.mendeley.com/documents/?uuid=9189cbef-c9b3-4b0d-933a-a6955afe7dc3" ] } ], "mendeley" : { "formattedCitation" : "(98)", "plainTextFormattedCitation" : "(98)" }, "properties" : { "noteIndex" : 0 }, "schema" : "https://github.com/citation-style-language/schema/raw/master/csl-citation.json" }</w:instrText>
      </w:r>
      <w:r w:rsidR="009667C2">
        <w:rPr>
          <w:rFonts w:ascii="Calibri" w:hAnsi="Calibri" w:cs="Calibri"/>
        </w:rPr>
        <w:fldChar w:fldCharType="separate"/>
      </w:r>
      <w:r w:rsidR="009667C2" w:rsidRPr="009667C2">
        <w:rPr>
          <w:rFonts w:ascii="Calibri" w:hAnsi="Calibri" w:cs="Calibri"/>
          <w:noProof/>
        </w:rPr>
        <w:t>(98)</w:t>
      </w:r>
      <w:r w:rsidR="009667C2">
        <w:rPr>
          <w:rFonts w:ascii="Calibri" w:hAnsi="Calibri" w:cs="Calibri"/>
        </w:rPr>
        <w:fldChar w:fldCharType="end"/>
      </w:r>
      <w:r w:rsidRPr="000A4E2F">
        <w:rPr>
          <w:rFonts w:ascii="Calibri" w:hAnsi="Calibri" w:cs="Calibri"/>
        </w:rPr>
        <w:t xml:space="preserve">,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5F694A">
        <w:rPr>
          <w:rFonts w:ascii="Calibri" w:hAnsi="Calibri" w:cs="Calibri"/>
        </w:rPr>
        <w:fldChar w:fldCharType="separate"/>
      </w:r>
      <w:r w:rsidR="002C4B8E" w:rsidRPr="002C4B8E">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proofErr w:type="gramStart"/>
      <w:r w:rsidR="006D57A8">
        <w:rPr>
          <w:rFonts w:ascii="Calibri" w:hAnsi="Calibri" w:cs="Calibri"/>
        </w:rPr>
        <w:t>is updated</w:t>
      </w:r>
      <w:proofErr w:type="gramEnd"/>
      <w:r w:rsidRPr="000A4E2F">
        <w:rPr>
          <w:rFonts w:ascii="Calibri" w:hAnsi="Calibri" w:cs="Calibri"/>
        </w:rPr>
        <w:t xml:space="preserve">,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w:t>
      </w:r>
      <w:proofErr w:type="gramStart"/>
      <w:r w:rsidRPr="000A4E2F">
        <w:rPr>
          <w:rFonts w:ascii="Calibri" w:hAnsi="Calibri" w:cs="Calibri"/>
        </w:rPr>
        <w:t>through the use of</w:t>
      </w:r>
      <w:proofErr w:type="gramEnd"/>
      <w:r w:rsidRPr="000A4E2F">
        <w:rPr>
          <w:rFonts w:ascii="Calibri" w:hAnsi="Calibri" w:cs="Calibri"/>
        </w:rPr>
        <w:t xml:space="preserve"> forest inventory data presents new opportunities for conservation prioritization especially in countries of the boreal zone which already have sophisticated forest planning and inventory systems in place.</w:t>
      </w:r>
    </w:p>
    <w:p w:rsidR="008347BD" w:rsidRDefault="000A4E2F" w:rsidP="008F140E">
      <w:pPr>
        <w:spacing w:line="276" w:lineRule="auto"/>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w:t>
      </w:r>
      <w:proofErr w:type="gramStart"/>
      <w:r w:rsidRPr="000A4E2F">
        <w:rPr>
          <w:rFonts w:ascii="Calibri" w:hAnsi="Calibri" w:cs="Calibri"/>
        </w:rPr>
        <w:t>is needed</w:t>
      </w:r>
      <w:proofErr w:type="gramEnd"/>
      <w:r w:rsidRPr="000A4E2F">
        <w:rPr>
          <w:rFonts w:ascii="Calibri" w:hAnsi="Calibri" w:cs="Calibri"/>
        </w:rPr>
        <w:t xml:space="preserve">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20,49,50)", "plainTextFormattedCitation" : "(20,49,50)", "previouslyFormattedCitation" : "(20,49,50)" }, "properties" : { "noteIndex" : 0 }, "schema" : "https://github.com/citation-style-language/schema/raw/master/csl-citation.json" }</w:instrText>
      </w:r>
      <w:r w:rsidR="003D4662">
        <w:rPr>
          <w:rFonts w:ascii="Calibri" w:hAnsi="Calibri" w:cs="Calibri"/>
        </w:rPr>
        <w:fldChar w:fldCharType="separate"/>
      </w:r>
      <w:r w:rsidR="002C4B8E" w:rsidRPr="002C4B8E">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3D4662">
        <w:rPr>
          <w:rFonts w:ascii="Calibri" w:hAnsi="Calibri" w:cs="Calibri"/>
        </w:rPr>
        <w:fldChar w:fldCharType="separate"/>
      </w:r>
      <w:r w:rsidR="002C4B8E" w:rsidRPr="002C4B8E">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w:t>
      </w:r>
      <w:proofErr w:type="gramStart"/>
      <w:r w:rsidRPr="000A4E2F">
        <w:rPr>
          <w:rFonts w:ascii="Calibri" w:hAnsi="Calibri" w:cs="Calibri"/>
        </w:rPr>
        <w:t>is being used</w:t>
      </w:r>
      <w:proofErr w:type="gramEnd"/>
      <w:r w:rsidRPr="000A4E2F">
        <w:rPr>
          <w:rFonts w:ascii="Calibri" w:hAnsi="Calibri" w:cs="Calibri"/>
        </w:rPr>
        <w:t xml:space="preserve">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BC6566" w:rsidRDefault="00BC6566" w:rsidP="00E67F1B"/>
    <w:p w:rsidR="0032693E" w:rsidRDefault="008347BD" w:rsidP="008347BD">
      <w:pPr>
        <w:pStyle w:val="Heading1"/>
        <w:tabs>
          <w:tab w:val="left" w:pos="8925"/>
        </w:tabs>
        <w:spacing w:line="276" w:lineRule="auto"/>
        <w:rPr>
          <w:rFonts w:cs="Calibri"/>
          <w:szCs w:val="32"/>
        </w:rPr>
      </w:pPr>
      <w:r w:rsidRPr="005E6DD3">
        <w:rPr>
          <w:rFonts w:cs="Calibri"/>
          <w:szCs w:val="32"/>
        </w:rPr>
        <w:t>Acknowledgments</w:t>
      </w:r>
    </w:p>
    <w:p w:rsidR="0032693E" w:rsidRPr="005E6DD3" w:rsidRDefault="0032693E" w:rsidP="0032693E">
      <w:bookmarkStart w:id="7" w:name="_GoBack"/>
      <w:r>
        <w:t xml:space="preserve">We thank </w:t>
      </w:r>
      <w:proofErr w:type="spellStart"/>
      <w:r>
        <w:t>Jukka</w:t>
      </w:r>
      <w:proofErr w:type="spellEnd"/>
      <w:r>
        <w:t xml:space="preserve"> </w:t>
      </w:r>
      <w:proofErr w:type="spellStart"/>
      <w:r>
        <w:t>Välijoki</w:t>
      </w:r>
      <w:proofErr w:type="spellEnd"/>
      <w:r>
        <w:t xml:space="preserve"> from </w:t>
      </w:r>
      <w:r w:rsidRPr="0032693E">
        <w:t xml:space="preserve">Centre for Economic Development, </w:t>
      </w:r>
      <w:proofErr w:type="gramStart"/>
      <w:r w:rsidRPr="0032693E">
        <w:t>Transport</w:t>
      </w:r>
      <w:proofErr w:type="gramEnd"/>
      <w:r w:rsidRPr="0032693E">
        <w:t xml:space="preserve"> and the Environment</w:t>
      </w:r>
      <w:r>
        <w:t xml:space="preserve"> of </w:t>
      </w:r>
      <w:bookmarkEnd w:id="7"/>
      <w:r>
        <w:t xml:space="preserve">Southern Savonia for providing the spatial data </w:t>
      </w:r>
      <w:r w:rsidR="005D5EDD">
        <w:t xml:space="preserve">for </w:t>
      </w:r>
      <w:r w:rsidR="003E4C46">
        <w:t xml:space="preserve">METSO sites used for validation. </w:t>
      </w:r>
      <w:r w:rsidR="00FE62E2">
        <w:t xml:space="preserve">We would also </w:t>
      </w:r>
      <w:r w:rsidR="00FE62E2">
        <w:lastRenderedPageBreak/>
        <w:t xml:space="preserve">like to thank </w:t>
      </w:r>
      <w:proofErr w:type="spellStart"/>
      <w:r w:rsidR="00FE62E2">
        <w:t>Atte</w:t>
      </w:r>
      <w:proofErr w:type="spellEnd"/>
      <w:r w:rsidR="00FE62E2">
        <w:t xml:space="preserve"> Moilanen and </w:t>
      </w:r>
      <w:proofErr w:type="spellStart"/>
      <w:r w:rsidR="00FE62E2">
        <w:t>Jussi</w:t>
      </w:r>
      <w:proofErr w:type="spellEnd"/>
      <w:r w:rsidR="00FE62E2">
        <w:t xml:space="preserve"> </w:t>
      </w:r>
      <w:proofErr w:type="spellStart"/>
      <w:r w:rsidR="00FE62E2">
        <w:t>Laitila</w:t>
      </w:r>
      <w:proofErr w:type="spellEnd"/>
      <w:r w:rsidR="00FE62E2">
        <w:t xml:space="preserve"> for comments of this manuscript.</w:t>
      </w:r>
      <w:r w:rsidR="00D6410F">
        <w:t xml:space="preserve"> </w:t>
      </w:r>
      <w:r w:rsidR="00D6410F" w:rsidRPr="00DE69AF">
        <w:t>We thank the Finnish Forest Research institute for making the MS-NFI data openly available.</w:t>
      </w:r>
    </w:p>
    <w:p w:rsidR="000074B6" w:rsidRPr="005E6DD3" w:rsidRDefault="000074B6" w:rsidP="000074B6">
      <w:pPr>
        <w:pStyle w:val="Heading1"/>
        <w:pageBreakBefore/>
        <w:spacing w:line="276" w:lineRule="auto"/>
        <w:rPr>
          <w:rFonts w:cs="Calibri"/>
          <w:sz w:val="24"/>
        </w:rPr>
      </w:pPr>
      <w:bookmarkStart w:id="8" w:name="references"/>
      <w:r w:rsidRPr="005E6DD3">
        <w:rPr>
          <w:rFonts w:cs="Calibri"/>
          <w:color w:val="000000"/>
          <w:szCs w:val="32"/>
        </w:rPr>
        <w:lastRenderedPageBreak/>
        <w:t>References</w:t>
      </w:r>
    </w:p>
    <w:bookmarkEnd w:id="8"/>
    <w:p w:rsidR="009667C2" w:rsidRPr="00636A40" w:rsidRDefault="00503341">
      <w:pPr>
        <w:pStyle w:val="NormalWeb"/>
        <w:ind w:left="640" w:hanging="640"/>
        <w:divId w:val="1746099124"/>
        <w:rPr>
          <w:rFonts w:ascii="Calibri" w:eastAsiaTheme="minorEastAsia" w:hAnsi="Calibri"/>
          <w:noProof/>
          <w:lang w:val="en-US"/>
        </w:rPr>
      </w:pPr>
      <w:r>
        <w:rPr>
          <w:rFonts w:ascii="Calibri" w:hAnsi="Calibri" w:cs="Calibri"/>
        </w:rPr>
        <w:fldChar w:fldCharType="begin" w:fldLock="1"/>
      </w:r>
      <w:r w:rsidRPr="000E68E6">
        <w:rPr>
          <w:rFonts w:ascii="Calibri" w:hAnsi="Calibri" w:cs="Calibri"/>
          <w:lang w:val="en-US"/>
        </w:rPr>
        <w:instrText xml:space="preserve">ADDIN Mendeley Bibliography CSL_BIBLIOGRAPHY </w:instrText>
      </w:r>
      <w:r>
        <w:rPr>
          <w:rFonts w:ascii="Calibri" w:hAnsi="Calibri" w:cs="Calibri"/>
        </w:rPr>
        <w:fldChar w:fldCharType="separate"/>
      </w:r>
      <w:r w:rsidR="009667C2" w:rsidRPr="00636A40">
        <w:rPr>
          <w:rFonts w:ascii="Calibri" w:hAnsi="Calibri"/>
          <w:noProof/>
          <w:lang w:val="en-US"/>
        </w:rPr>
        <w:t xml:space="preserve">1. </w:t>
      </w:r>
      <w:r w:rsidR="009667C2" w:rsidRPr="00636A40">
        <w:rPr>
          <w:rFonts w:ascii="Calibri" w:hAnsi="Calibri"/>
          <w:noProof/>
          <w:lang w:val="en-US"/>
        </w:rPr>
        <w:tab/>
        <w:t xml:space="preserve">Game ET, Meijaard E, Sheil D, MacDonald-Madden E. Conservation in a wicked complex world; challenges and solutions. Conservation Letters. 2014;7(3):271–7. </w:t>
      </w:r>
    </w:p>
    <w:p w:rsidR="009667C2" w:rsidRPr="00636A40" w:rsidRDefault="009667C2">
      <w:pPr>
        <w:pStyle w:val="NormalWeb"/>
        <w:ind w:left="640" w:hanging="640"/>
        <w:divId w:val="1746099124"/>
        <w:rPr>
          <w:rFonts w:ascii="Calibri" w:hAnsi="Calibri"/>
          <w:noProof/>
          <w:lang w:val="sv-SE"/>
        </w:rPr>
      </w:pPr>
      <w:r w:rsidRPr="00636A40">
        <w:rPr>
          <w:rFonts w:ascii="Calibri" w:hAnsi="Calibri"/>
          <w:noProof/>
          <w:lang w:val="en-US"/>
        </w:rPr>
        <w:t xml:space="preserve">2. </w:t>
      </w:r>
      <w:r w:rsidRPr="00636A40">
        <w:rPr>
          <w:rFonts w:ascii="Calibri" w:hAnsi="Calibri"/>
          <w:noProof/>
          <w:lang w:val="en-US"/>
        </w:rPr>
        <w:tab/>
        <w:t xml:space="preserve">Reyers B, Roux DJ, Cowling RM, Ginsburg AE, Nel JL, O Farrell P, et al. Conservation Planning as a Transdisciplinary Process. </w:t>
      </w:r>
      <w:r w:rsidRPr="00636A40">
        <w:rPr>
          <w:rFonts w:ascii="Calibri" w:hAnsi="Calibri"/>
          <w:noProof/>
          <w:lang w:val="sv-SE"/>
        </w:rPr>
        <w:t xml:space="preserve">Conservation biology. 2010 Mar;24(4):957–6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sv-SE"/>
        </w:rPr>
        <w:t xml:space="preserve">3. </w:t>
      </w:r>
      <w:r w:rsidRPr="00636A40">
        <w:rPr>
          <w:rFonts w:ascii="Calibri" w:hAnsi="Calibri"/>
          <w:noProof/>
          <w:lang w:val="sv-SE"/>
        </w:rPr>
        <w:tab/>
        <w:t xml:space="preserve">Pooley SP, Mendelsohn JA, Milner-Gulland EJ. </w:t>
      </w:r>
      <w:r w:rsidRPr="00636A40">
        <w:rPr>
          <w:rFonts w:ascii="Calibri" w:hAnsi="Calibri"/>
          <w:noProof/>
          <w:lang w:val="en-US"/>
        </w:rPr>
        <w:t xml:space="preserve">Hunting Down the Chimera of Multiple Disciplinarity in Conservation Science. Conservation Biology. 2013 Nov 2;28(1):22–3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 </w:t>
      </w:r>
      <w:r w:rsidRPr="00636A40">
        <w:rPr>
          <w:rFonts w:ascii="Calibri" w:hAnsi="Calibri"/>
          <w:noProof/>
          <w:lang w:val="en-US"/>
        </w:rPr>
        <w:tab/>
        <w:t xml:space="preserve">Keane A. Unusual data in conservation science: searching for validation. Animal Conservation. 2013 Dec 6;10(6):604–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 </w:t>
      </w:r>
      <w:r w:rsidRPr="00636A40">
        <w:rPr>
          <w:rFonts w:ascii="Calibri" w:hAnsi="Calibri"/>
          <w:noProof/>
          <w:lang w:val="en-US"/>
        </w:rPr>
        <w:tab/>
        <w:t xml:space="preserve">Ferrier S, Drielsma M. Synthesis of pattern and process in biodiversity conservation assessment: a flexible whole-landscape modelling framework. Diversity and Distributions. 2010 May;16(3):386–40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 </w:t>
      </w:r>
      <w:r w:rsidRPr="00636A40">
        <w:rPr>
          <w:rFonts w:ascii="Calibri" w:hAnsi="Calibri"/>
          <w:noProof/>
          <w:lang w:val="en-US"/>
        </w:rPr>
        <w:tab/>
        <w:t xml:space="preserve">Ferrier S, Wintle BA. Quantitative Approaches to Spatial Conservation Prioritization: Matching the Solution to the Need. In: Moilanen A, Wilson KA, Possingham HP, editors. Spatial Conservation Prioritization: Quantitative Methods &amp; Computational Tools. Oxford: Oxford University Press; 2009. p. 30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 </w:t>
      </w:r>
      <w:r w:rsidRPr="00636A40">
        <w:rPr>
          <w:rFonts w:ascii="Calibri" w:hAnsi="Calibri"/>
          <w:noProof/>
          <w:lang w:val="en-US"/>
        </w:rPr>
        <w:tab/>
        <w:t xml:space="preserve">Naidoo R, Balmford A, Ferraro PJ, Polasky S, Ricketts TH, Rouget M. Integrating economic costs into conservation planning. Trends in Ecology and Evolution. 2006;21(12):681–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 </w:t>
      </w:r>
      <w:r w:rsidRPr="00636A40">
        <w:rPr>
          <w:rFonts w:ascii="Calibri" w:hAnsi="Calibri"/>
          <w:noProof/>
          <w:lang w:val="en-US"/>
        </w:rPr>
        <w:tab/>
        <w:t xml:space="preserve">Branquart E, Verheyen K, Latham J. Selection criteria of protected forest areas in Europe: The theory and the real world. Biological Conservation. 2008 Nov;141(11):2795–8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 </w:t>
      </w:r>
      <w:r w:rsidRPr="00636A40">
        <w:rPr>
          <w:rFonts w:ascii="Calibri" w:hAnsi="Calibri"/>
          <w:noProof/>
          <w:lang w:val="en-US"/>
        </w:rPr>
        <w:tab/>
        <w:t xml:space="preserve">Scheller RM, Mladenoff DJ. An ecological classification of forest landscape simulation models: tools and strategies for understanding broad-scale forested ecosystems. Landscape Ecology. 2007;22:491–50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0. </w:t>
      </w:r>
      <w:r w:rsidRPr="00636A40">
        <w:rPr>
          <w:rFonts w:ascii="Calibri" w:hAnsi="Calibri"/>
          <w:noProof/>
          <w:lang w:val="en-US"/>
        </w:rPr>
        <w:tab/>
        <w:t xml:space="preserve">Kujala H, Moilanen A, Araújo MB, Cabeza M. Conservation planning with uncertain climate change projections. PLoS ONE. 2013 Jan;8(2):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1. </w:t>
      </w:r>
      <w:r w:rsidRPr="00636A40">
        <w:rPr>
          <w:rFonts w:ascii="Calibri" w:hAnsi="Calibri"/>
          <w:noProof/>
          <w:lang w:val="en-US"/>
        </w:rPr>
        <w:tab/>
        <w:t xml:space="preserve">Visconti P, Pressey RL, Segan DB, Wintle BA. Conservation planning with dynamic threats: The role of spatial design and priority setting for species’ persistence. Biological Conservation. 2010 Mar;143(3):756–6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2. </w:t>
      </w:r>
      <w:r w:rsidRPr="00636A40">
        <w:rPr>
          <w:rFonts w:ascii="Calibri" w:hAnsi="Calibri"/>
          <w:noProof/>
          <w:lang w:val="en-US"/>
        </w:rPr>
        <w:tab/>
        <w:t xml:space="preserve">Pressey RL, Cabeza M, Watts ME, Cowling RM, Wilson KA. Conservation planning in a changing world. Trends in Ecology and Evolution. 2007;22:583–9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3. </w:t>
      </w:r>
      <w:r w:rsidRPr="00636A40">
        <w:rPr>
          <w:rFonts w:ascii="Calibri" w:hAnsi="Calibri"/>
          <w:noProof/>
          <w:lang w:val="en-US"/>
        </w:rPr>
        <w:tab/>
        <w:t xml:space="preserve">Wilson KA, Underwood EC, Morrison SA, Klausmeyer KR, Murdoch WW, Reyers B, et al. Conserving Biodiversity Efficiently: What to Do, Where, and When. Mace GM, editor. PLoS Biology. 2007;5(9):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14. </w:t>
      </w:r>
      <w:r w:rsidRPr="00636A40">
        <w:rPr>
          <w:rFonts w:ascii="Calibri" w:hAnsi="Calibri"/>
          <w:noProof/>
          <w:lang w:val="en-US"/>
        </w:rPr>
        <w:tab/>
        <w:t xml:space="preserve">Moilanen A, Possingham HP, Polasky S. A Mathematical Classification of Conseravation Prioritization Problems. In: Moilanen A, Wilson K, Possingham HP, editors. Spatial Conservation Prioritization: Quantitative Methods &amp; Computational Tools. Oxford: Oxford University Press; 2009. p. 28–4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5. </w:t>
      </w:r>
      <w:r w:rsidRPr="00636A40">
        <w:rPr>
          <w:rFonts w:ascii="Calibri" w:hAnsi="Calibri"/>
          <w:noProof/>
          <w:lang w:val="en-US"/>
        </w:rPr>
        <w:tab/>
        <w:t xml:space="preserve">Lehtomäki J, Moilanen A. Methods and workflow for spatial conservation prioritization using Zonation. Environmental Modelling &amp; Software. 2013 Sep;47:128–3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6. </w:t>
      </w:r>
      <w:r w:rsidRPr="00636A40">
        <w:rPr>
          <w:rFonts w:ascii="Calibri" w:hAnsi="Calibri"/>
          <w:noProof/>
          <w:lang w:val="en-US"/>
        </w:rPr>
        <w:tab/>
        <w:t xml:space="preserve">Moilanen A, Kujala H, Leathwick JR. The Zonation framework and software for conservation prioritization. In: Moilanen A, Wilson KH, Possingham HP, editors. Spatial Conservation Prioritization. Oxford University Press; 2009. p. 196–2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7. </w:t>
      </w:r>
      <w:r w:rsidRPr="00636A40">
        <w:rPr>
          <w:rFonts w:ascii="Calibri" w:hAnsi="Calibri"/>
          <w:noProof/>
          <w:lang w:val="en-US"/>
        </w:rPr>
        <w:tab/>
        <w:t xml:space="preserve">Pressey RL, Watts ME, Barrett TW, Ridges MJ. The C-Plan Conservation Planning System: Origins, Applications and Possible Futures. In: Moilanen A, Wilson K, Possingham HP, editors. Spatial Conservation Prioritization: Quantitative Methods &amp; Computational Tools. Oxford University Press; 2009. p. 211–3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8. </w:t>
      </w:r>
      <w:r w:rsidRPr="00636A40">
        <w:rPr>
          <w:rFonts w:ascii="Calibri" w:hAnsi="Calibri"/>
          <w:noProof/>
          <w:lang w:val="en-US"/>
        </w:rPr>
        <w:tab/>
        <w:t xml:space="preserve">Ciarleglio M, Barnes JW, Sarkar S. ConsNet: new software for the selection of conservation area networks with spatial and multi-criteria analyses. Ecography. 2009 Apr;32(2):205–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9. </w:t>
      </w:r>
      <w:r w:rsidRPr="00636A40">
        <w:rPr>
          <w:rFonts w:ascii="Calibri" w:hAnsi="Calibri"/>
          <w:noProof/>
          <w:lang w:val="en-US"/>
        </w:rPr>
        <w:tab/>
        <w:t xml:space="preserve">Possingham HP, Ball IR, Andelman SJ. Mathematical methods for identifying representative reserve networks. In: Ferson S, Burgman MA, editors. Quantitative methods for conservation biology. New York: Springer-Verlag; 2000. p. 291–30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0. </w:t>
      </w:r>
      <w:r w:rsidRPr="00636A40">
        <w:rPr>
          <w:rFonts w:ascii="Calibri" w:hAnsi="Calibri"/>
          <w:noProof/>
          <w:lang w:val="en-US"/>
        </w:rPr>
        <w:tab/>
        <w:t xml:space="preserve">Arponen A, Lehtomäki J, Leppänen J, Tomppo E, Moilanen A. Effects of connectivity and spatial resolution of analyses on conservation prioritization across large extents. Conservation Biology. 2012 Jan 23;26(2):294–30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1. </w:t>
      </w:r>
      <w:r w:rsidRPr="00636A40">
        <w:rPr>
          <w:rFonts w:ascii="Calibri" w:hAnsi="Calibri"/>
          <w:noProof/>
          <w:lang w:val="en-US"/>
        </w:rPr>
        <w:tab/>
        <w:t xml:space="preserve">Pettorelli N, Laurance WF, O’Brien TG, Wegmann M, Nagendra H, Turner W. Satellite remote sensing for applied ecologists: Opportunities and challenges. Journal of Applied Ecology. 2014 Apr;44(0):early view.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2. </w:t>
      </w:r>
      <w:r w:rsidRPr="00636A40">
        <w:rPr>
          <w:rFonts w:ascii="Calibri" w:hAnsi="Calibri"/>
          <w:noProof/>
          <w:lang w:val="en-US"/>
        </w:rPr>
        <w:tab/>
        <w:t xml:space="preserve">Maeda EE, Torres JA. Open environmental data in developing countries: who benefits? Ambio. 2012 Jun;41(4):410–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3. </w:t>
      </w:r>
      <w:r w:rsidRPr="00636A40">
        <w:rPr>
          <w:rFonts w:ascii="Calibri" w:hAnsi="Calibri"/>
          <w:noProof/>
          <w:lang w:val="en-US"/>
        </w:rPr>
        <w:tab/>
        <w:t xml:space="preserve">Pressey RL. Conservation planning and biodiversity: assembling the best data for the job. Conservation Biology. 2004 Dec;18(6):1677–8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4. </w:t>
      </w:r>
      <w:r w:rsidRPr="00636A40">
        <w:rPr>
          <w:rFonts w:ascii="Calibri" w:hAnsi="Calibri"/>
          <w:noProof/>
          <w:lang w:val="en-US"/>
        </w:rPr>
        <w:tab/>
        <w:t xml:space="preserve">Rondinini C, Wilson K a, Boitani L, Grantham H, Possingham HP. Tradeoffs of different types of species occurrence data for use in systematic conservation planning. Ecology Letters. 2006 Oct;9(10):1136–4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5. </w:t>
      </w:r>
      <w:r w:rsidRPr="00636A40">
        <w:rPr>
          <w:rFonts w:ascii="Calibri" w:hAnsi="Calibri"/>
          <w:noProof/>
          <w:lang w:val="en-US"/>
        </w:rPr>
        <w:tab/>
        <w:t xml:space="preserve">Boitani L, Maiorano L, Baisero D, Falcucci A, Visconti P, Rondinini C. What spatial data do we need to develop global mammal conservation strategies? Philosophical Transactions of the Royal Society B: Biological Sciences. 2011;366(1578):2623–3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6. </w:t>
      </w:r>
      <w:r w:rsidRPr="00636A40">
        <w:rPr>
          <w:rFonts w:ascii="Calibri" w:hAnsi="Calibri"/>
          <w:noProof/>
          <w:lang w:val="en-US"/>
        </w:rPr>
        <w:tab/>
        <w:t xml:space="preserve">Grantham HS, Pressey RL, Wells JA, Beattie AJ. Effectiveness of Biodiversity Surrogates for Conservation Planning: Different Measures of Effectiveness Generate a Kaleidoscope of Variation. Moen J, editor. PLoS ONE. 2010;5(7):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27. </w:t>
      </w:r>
      <w:r w:rsidRPr="00636A40">
        <w:rPr>
          <w:rFonts w:ascii="Calibri" w:hAnsi="Calibri"/>
          <w:noProof/>
          <w:lang w:val="en-US"/>
        </w:rPr>
        <w:tab/>
        <w:t xml:space="preserve">Carpenter SR, Armbrust EV, Arzberger PW, Iii FSC, Elser JJ, Hackett EJ, et al. Accelerate Synthesis in Ecology and Environmental Sciences. BioScience. 2009;59:699–7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8. </w:t>
      </w:r>
      <w:r w:rsidRPr="00636A40">
        <w:rPr>
          <w:rFonts w:ascii="Calibri" w:hAnsi="Calibri"/>
          <w:noProof/>
          <w:lang w:val="en-US"/>
        </w:rPr>
        <w:tab/>
        <w:t xml:space="preserve">Uhlir PF, Schröder P. Open data for global science. Data Science Journal. 2007;6(June):36–5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9. </w:t>
      </w:r>
      <w:r w:rsidRPr="00636A40">
        <w:rPr>
          <w:rFonts w:ascii="Calibri" w:hAnsi="Calibri"/>
          <w:noProof/>
          <w:lang w:val="en-US"/>
        </w:rPr>
        <w:tab/>
        <w:t xml:space="preserve">Wolkovich EM, Regetz J, O’Connor MI. Advances in global change research require open science by individual researchers. Global Change Biology. 2012 Jul 20;18(7):2102–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0. </w:t>
      </w:r>
      <w:r w:rsidRPr="00636A40">
        <w:rPr>
          <w:rFonts w:ascii="Calibri" w:hAnsi="Calibri"/>
          <w:noProof/>
          <w:lang w:val="en-US"/>
        </w:rPr>
        <w:tab/>
        <w:t xml:space="preserve">Egloff W, Patterson DJ, Agosti D, Hagedorn G. Open exchange of scientific knowledge and European copyright: The case of biodiversity information. ZooKeys. 2014;135:109–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1. </w:t>
      </w:r>
      <w:r w:rsidRPr="00636A40">
        <w:rPr>
          <w:rFonts w:ascii="Calibri" w:hAnsi="Calibri"/>
          <w:noProof/>
          <w:lang w:val="en-US"/>
        </w:rPr>
        <w:tab/>
        <w:t xml:space="preserve">Arzberger P, Schroeder P, Beaulieu A, Bowker G, Casey K, Laaksonen L, et al. An International Framework to Promote Access to Data. Science. 2004;303(March):1777–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2. </w:t>
      </w:r>
      <w:r w:rsidRPr="00636A40">
        <w:rPr>
          <w:rFonts w:ascii="Calibri" w:hAnsi="Calibri"/>
          <w:noProof/>
          <w:lang w:val="en-US"/>
        </w:rPr>
        <w:tab/>
        <w:t xml:space="preserve">Bode M, Wilson KA, Brooks TM, Turner WR, Mittermeier RA, Mcbride MF, et al. Cost-effective global conservation spending is robust to taxonomic group. Proceedings of the National Academy of Sciences of the United States of America. 2008 Apr;105(17):6498–5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3. </w:t>
      </w:r>
      <w:r w:rsidRPr="00636A40">
        <w:rPr>
          <w:rFonts w:ascii="Calibri" w:hAnsi="Calibri"/>
          <w:noProof/>
          <w:lang w:val="en-US"/>
        </w:rPr>
        <w:tab/>
        <w:t xml:space="preserve">Reichman OJ, Jones MB, Schildhauer MP. Challenges and Opportunities of Open Data in Ecology. Science. 2011;331(703):70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4. </w:t>
      </w:r>
      <w:r w:rsidRPr="00636A40">
        <w:rPr>
          <w:rFonts w:ascii="Calibri" w:hAnsi="Calibri"/>
          <w:noProof/>
          <w:lang w:val="en-US"/>
        </w:rPr>
        <w:tab/>
        <w:t xml:space="preserve">Pullin AS, Salafsky N. Save the whales? Save the rainforest? Save the data! Conservation biology. 2010 Aug;24(4):915–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5. </w:t>
      </w:r>
      <w:r w:rsidRPr="00636A40">
        <w:rPr>
          <w:rFonts w:ascii="Calibri" w:hAnsi="Calibri"/>
          <w:noProof/>
          <w:lang w:val="en-US"/>
        </w:rPr>
        <w:tab/>
        <w:t xml:space="preserve">Huang X, Hawkins B a., Lei F, Miller GL, Favret C, Zhang R, et al. Willing and unwilling to share primary biodiversity data: results and implications of an international survey. Conservation Letters. 2012 Jun 6;5(5):399–4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6. </w:t>
      </w:r>
      <w:r w:rsidRPr="00636A40">
        <w:rPr>
          <w:rFonts w:ascii="Calibri" w:hAnsi="Calibri"/>
          <w:noProof/>
          <w:lang w:val="en-US"/>
        </w:rPr>
        <w:tab/>
        <w:t xml:space="preserve">Chirici G, Winter S, McRoberts RE. National Forest Inventories: Contributions to Forest Biodiversity Assessments. Dordrecht: Springer; 201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7. </w:t>
      </w:r>
      <w:r w:rsidRPr="00636A40">
        <w:rPr>
          <w:rFonts w:ascii="Calibri" w:hAnsi="Calibri"/>
          <w:noProof/>
          <w:lang w:val="en-US"/>
        </w:rPr>
        <w:tab/>
        <w:t xml:space="preserve">Tomppo EO, Haakana M, Kaitila M, Peräsaari J. Multi-source national forest inventory – methods and applications. Dordrecht: Springer; 200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8. </w:t>
      </w:r>
      <w:r w:rsidRPr="00636A40">
        <w:rPr>
          <w:rFonts w:ascii="Calibri" w:hAnsi="Calibri"/>
          <w:noProof/>
          <w:lang w:val="en-US"/>
        </w:rPr>
        <w:tab/>
        <w:t xml:space="preserve">Chirici G, Mcroberts RE, Winter S, Bertini R, Bra U, Asensio IA, et al. National Forest Inventory Contributions to Forest Biodiversity Monitoring. Forest Science. 2012;58(3):257–6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9. </w:t>
      </w:r>
      <w:r w:rsidRPr="00636A40">
        <w:rPr>
          <w:rFonts w:ascii="Calibri" w:hAnsi="Calibri"/>
          <w:noProof/>
          <w:lang w:val="en-US"/>
        </w:rPr>
        <w:tab/>
        <w:t xml:space="preserve">Corona P, Chirici G, Mcroberts RE, Winter S, Barbati A. Contribution of large-scale forest inventories to biodiversity assessment and monitoring. Forest Ecology and Management. 2011;262(11):2061–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0. </w:t>
      </w:r>
      <w:r w:rsidRPr="00636A40">
        <w:rPr>
          <w:rFonts w:ascii="Calibri" w:hAnsi="Calibri"/>
          <w:noProof/>
          <w:lang w:val="en-US"/>
        </w:rPr>
        <w:tab/>
        <w:t xml:space="preserve">Winter S, Chirici G, Mcroberts E, Hauk E, Tomppo E. Possibilities for harmonizing national forest inventory data for use in forest biodiversity assessments. Forestry. 2008;81(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1. </w:t>
      </w:r>
      <w:r w:rsidRPr="00636A40">
        <w:rPr>
          <w:rFonts w:ascii="Calibri" w:hAnsi="Calibri"/>
          <w:noProof/>
          <w:lang w:val="en-US"/>
        </w:rPr>
        <w:tab/>
        <w:t xml:space="preserve">Kallio AM, Hänninen R, Vainikainen N, Luque S. Biodiversity value and the optimal location of forest conservation sites in Southern Finland. Ecological Economics. 2008;67:232–4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42. </w:t>
      </w:r>
      <w:r w:rsidRPr="00636A40">
        <w:rPr>
          <w:rFonts w:ascii="Calibri" w:hAnsi="Calibri"/>
          <w:noProof/>
          <w:lang w:val="en-US"/>
        </w:rPr>
        <w:tab/>
        <w:t xml:space="preserve">Tomppo E, Gschwantner T, Lawrence M, McRoberts RE. National Forest Inventories Pathways for Common Reporting. Media. Dordrecht: Springer; 20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3. </w:t>
      </w:r>
      <w:r w:rsidRPr="00636A40">
        <w:rPr>
          <w:rFonts w:ascii="Calibri" w:hAnsi="Calibri"/>
          <w:noProof/>
          <w:lang w:val="en-US"/>
        </w:rPr>
        <w:tab/>
        <w:t xml:space="preserve">McElhinny C, Gibbons P, Brack C, Bauhus J. Forest and woodland stand structural complexity: Its definition and measurement. Forest Ecology and Management. 2005;218:1–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4. </w:t>
      </w:r>
      <w:r w:rsidRPr="00636A40">
        <w:rPr>
          <w:rFonts w:ascii="Calibri" w:hAnsi="Calibri"/>
          <w:noProof/>
          <w:lang w:val="en-US"/>
        </w:rPr>
        <w:tab/>
        <w:t xml:space="preserve">Langford WT, Gordon A, Bastin L, Bekessy SA, White MD, Newell G. Raising the bar for systematic conservation planning. Trends in Ecology and Evolution. 2011 Sep;26(2):634–4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5. </w:t>
      </w:r>
      <w:r w:rsidRPr="00636A40">
        <w:rPr>
          <w:rFonts w:ascii="Calibri" w:hAnsi="Calibri"/>
          <w:noProof/>
          <w:lang w:val="en-US"/>
        </w:rPr>
        <w:tab/>
        <w:t xml:space="preserve">Guisan A, Tingley R, Baumgartner JB, Naujokaitis-Lewis I, Sutcliffe PR, Tulloch AIT, et al. Predicting species distributions for conservation decisions. Arita H, editor. Ecology Letters. 2013 Oct 17;16(12):1424–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6. </w:t>
      </w:r>
      <w:r w:rsidRPr="00636A40">
        <w:rPr>
          <w:rFonts w:ascii="Calibri" w:hAnsi="Calibri"/>
          <w:noProof/>
          <w:lang w:val="en-US"/>
        </w:rPr>
        <w:tab/>
        <w:t xml:space="preserve">Finnish Forest Research Institute. Finnish Statistical Yearbook of Forestry. Vantaa: Metla; 201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7. </w:t>
      </w:r>
      <w:r w:rsidRPr="00636A40">
        <w:rPr>
          <w:rFonts w:ascii="Calibri" w:hAnsi="Calibri"/>
          <w:noProof/>
          <w:lang w:val="en-US"/>
        </w:rPr>
        <w:tab/>
        <w:t xml:space="preserve">Tuominen S, Balazs A, Korhonen KT, Muinonen E. NFI plots as complementary reference data in forest inventory based on airborne laser scanning and aerial photography in Finland. Silva Fennica. 2014;48(2):1–2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8. </w:t>
      </w:r>
      <w:r w:rsidRPr="00636A40">
        <w:rPr>
          <w:rFonts w:ascii="Calibri" w:hAnsi="Calibri"/>
          <w:noProof/>
          <w:lang w:val="en-US"/>
        </w:rPr>
        <w:tab/>
        <w:t xml:space="preserve">Tomppo EO. The Finnish National Forest Inventory. In: Kangas A, Maltamo M, editors. Forest inventory: Methodology and applications. Managing F. Dordrecht: Springer; 2006. p. 179–9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9. </w:t>
      </w:r>
      <w:r w:rsidRPr="00636A40">
        <w:rPr>
          <w:rFonts w:ascii="Calibri" w:hAnsi="Calibri"/>
          <w:noProof/>
          <w:lang w:val="en-US"/>
        </w:rPr>
        <w:tab/>
        <w:t xml:space="preserve">Lehtomäki J, Tomppo E, Kuokkanen P, Hanski I, Moilanen A. Applying spatial conservation prioritization software and high-resolution GIS data to a national-scale study in forest conservation. Forest Ecology and Management. 2009 Nov;258(11):2439–4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0. </w:t>
      </w:r>
      <w:r w:rsidRPr="00636A40">
        <w:rPr>
          <w:rFonts w:ascii="Calibri" w:hAnsi="Calibri"/>
          <w:noProof/>
          <w:lang w:val="en-US"/>
        </w:rPr>
        <w:tab/>
        <w:t xml:space="preserve">Sirkiä S, Lehtomäki J, Lindén H, Tomppo E, Moilanen A. Defining spatial priorities for capercaillie Tetrao urogallus lekking landscape conservation in south-central Finland. Wildlife Biology. 2012;18(4):337–5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1. </w:t>
      </w:r>
      <w:r w:rsidRPr="00636A40">
        <w:rPr>
          <w:rFonts w:ascii="Calibri" w:hAnsi="Calibri"/>
          <w:noProof/>
          <w:lang w:val="en-US"/>
        </w:rPr>
        <w:tab/>
        <w:t>Finnish Forest Research Institute. Multi-source National Forest Inventory (MS-NFI) [Internet]. 2014 [cited 2014 May 4]. Available from: http://www.metla.fi/ohjelma/vmi/vmi-moni-en.htm</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2. </w:t>
      </w:r>
      <w:r w:rsidRPr="00636A40">
        <w:rPr>
          <w:rFonts w:ascii="Calibri" w:hAnsi="Calibri"/>
          <w:noProof/>
          <w:lang w:val="en-US"/>
        </w:rPr>
        <w:tab/>
        <w:t xml:space="preserve">Nagendra PM, Goldberg M. Image Segmentation with Directed Trees. IEEE Transactions on Pattern Analysis and Machine Interligence. 1980;1(2):185–9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3. </w:t>
      </w:r>
      <w:r w:rsidRPr="00636A40">
        <w:rPr>
          <w:rFonts w:ascii="Calibri" w:hAnsi="Calibri"/>
          <w:noProof/>
          <w:lang w:val="en-US"/>
        </w:rPr>
        <w:tab/>
        <w:t xml:space="preserve">Pekkarinen A. Image segment-based spectral features in the estimation of timber volume. Remote Sensing of Environment. 2002 Oct;82(2-3):349–5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4. </w:t>
      </w:r>
      <w:r w:rsidRPr="00636A40">
        <w:rPr>
          <w:rFonts w:ascii="Calibri" w:hAnsi="Calibri"/>
          <w:noProof/>
          <w:lang w:val="en-US"/>
        </w:rPr>
        <w:tab/>
        <w:t xml:space="preserve">Mönkkönen M, Juutinen A, Mazziotta A, Miettinen K, Podkopaev D, Reunanen P, et al. Spatially dynamic forest management to sustain biodiversity and economic returns. Journal of environmental management. 2014 Jan 23;134C:80–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5. </w:t>
      </w:r>
      <w:r w:rsidRPr="00636A40">
        <w:rPr>
          <w:rFonts w:ascii="Calibri" w:hAnsi="Calibri"/>
          <w:noProof/>
          <w:lang w:val="en-US"/>
        </w:rPr>
        <w:tab/>
        <w:t xml:space="preserve">Timonen J, Gustafsson L, Kotiaho JS, Mönkkönen M. Hotspots in cold climate: Conservation value of woodland key habitats in boreal forests. Biological Conservation. 2011;144:2061–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56. </w:t>
      </w:r>
      <w:r w:rsidRPr="00636A40">
        <w:rPr>
          <w:rFonts w:ascii="Calibri" w:hAnsi="Calibri"/>
          <w:noProof/>
          <w:lang w:val="en-US"/>
        </w:rPr>
        <w:tab/>
        <w:t xml:space="preserve">Aune K, Jonsson BG, Moen J, Gunnar B. Isolation and edge effects among woodland key habitats in Sweden: Is forest policy promoting fragmentation? Biological Conservation. 2005 Jul;124(1):89–9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7. </w:t>
      </w:r>
      <w:r w:rsidRPr="00636A40">
        <w:rPr>
          <w:rFonts w:ascii="Calibri" w:hAnsi="Calibri"/>
          <w:noProof/>
          <w:lang w:val="en-US"/>
        </w:rPr>
        <w:tab/>
        <w:t xml:space="preserve">Pykälä J, Heikkinen RK, Toivonen H, Jääskeläinen K. Importance of Forest Act habitats for epiphytic lichens in Finnish managed forests. Forest Ecology and Management. 2006;223:84–9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8. </w:t>
      </w:r>
      <w:r w:rsidRPr="00636A40">
        <w:rPr>
          <w:rFonts w:ascii="Calibri" w:hAnsi="Calibri"/>
          <w:noProof/>
          <w:lang w:val="en-US"/>
        </w:rPr>
        <w:tab/>
        <w:t>Finnish Government. Government Resolution on the Forest Biodiversity Programme for Southern Finland 2008-2016 (METSO) [Internet]. 2008 [cited 2014 May 3]. p. 15. Available from: http://www.mmm.fi/attachments/metsat/5yckfcmWR/METSOResolution2008-2016_ENGL.pdf</w:t>
      </w:r>
    </w:p>
    <w:p w:rsidR="009667C2" w:rsidRPr="009667C2" w:rsidRDefault="009667C2">
      <w:pPr>
        <w:pStyle w:val="NormalWeb"/>
        <w:ind w:left="640" w:hanging="640"/>
        <w:divId w:val="1746099124"/>
        <w:rPr>
          <w:rFonts w:ascii="Calibri" w:hAnsi="Calibri"/>
          <w:noProof/>
        </w:rPr>
      </w:pPr>
      <w:r w:rsidRPr="00636A40">
        <w:rPr>
          <w:rFonts w:ascii="Calibri" w:hAnsi="Calibri"/>
          <w:noProof/>
          <w:lang w:val="en-US"/>
        </w:rPr>
        <w:t xml:space="preserve">59. </w:t>
      </w:r>
      <w:r w:rsidRPr="00636A40">
        <w:rPr>
          <w:rFonts w:ascii="Calibri" w:hAnsi="Calibri"/>
          <w:noProof/>
          <w:lang w:val="en-US"/>
        </w:rPr>
        <w:tab/>
        <w:t xml:space="preserve">Korhonen K, Hujala T, Kurttila M. Diffusion of voluntary protection among family forest owners: Decision process and success factors. </w:t>
      </w:r>
      <w:r w:rsidRPr="009667C2">
        <w:rPr>
          <w:rFonts w:ascii="Calibri" w:hAnsi="Calibri"/>
          <w:noProof/>
        </w:rPr>
        <w:t xml:space="preserve">Forest Policy and Economics. 2013 Jan;26:82–90. </w:t>
      </w:r>
    </w:p>
    <w:p w:rsidR="009667C2" w:rsidRPr="00636A40" w:rsidRDefault="009667C2">
      <w:pPr>
        <w:pStyle w:val="NormalWeb"/>
        <w:ind w:left="640" w:hanging="640"/>
        <w:divId w:val="1746099124"/>
        <w:rPr>
          <w:rFonts w:ascii="Calibri" w:hAnsi="Calibri"/>
          <w:noProof/>
          <w:lang w:val="en-US"/>
        </w:rPr>
      </w:pPr>
      <w:r w:rsidRPr="009667C2">
        <w:rPr>
          <w:rFonts w:ascii="Calibri" w:hAnsi="Calibri"/>
          <w:noProof/>
        </w:rPr>
        <w:t xml:space="preserve">60. </w:t>
      </w:r>
      <w:r w:rsidRPr="009667C2">
        <w:rPr>
          <w:rFonts w:ascii="Calibri" w:hAnsi="Calibri"/>
          <w:noProof/>
        </w:rPr>
        <w:tab/>
        <w:t xml:space="preserve">Siitonen J, Penttilä R, Ihalainen A. METSO-ohjelman uusien pysyvien ja määräaikaisten suojelualueiden ekologinen laatu Uudenmaan alueella. </w:t>
      </w:r>
      <w:r w:rsidRPr="00636A40">
        <w:rPr>
          <w:rFonts w:ascii="Calibri" w:hAnsi="Calibri"/>
          <w:noProof/>
          <w:lang w:val="en-US"/>
        </w:rPr>
        <w:t xml:space="preserve">Metsätieteen aikakausikirja. Vantaa; 2012;259–8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1. </w:t>
      </w:r>
      <w:r w:rsidRPr="00636A40">
        <w:rPr>
          <w:rFonts w:ascii="Calibri" w:hAnsi="Calibri"/>
          <w:noProof/>
          <w:lang w:val="en-US"/>
        </w:rPr>
        <w:tab/>
        <w:t xml:space="preserve">ESRI. ArcGIS Desktop, version 10.2.1. Redlands, CA: Environmental Systems Research Institute;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2. </w:t>
      </w:r>
      <w:r w:rsidRPr="00636A40">
        <w:rPr>
          <w:rFonts w:ascii="Calibri" w:hAnsi="Calibri"/>
          <w:noProof/>
          <w:lang w:val="en-US"/>
        </w:rPr>
        <w:tab/>
        <w:t xml:space="preserve">Python Development Team. Python Language Reference, version 2.7. Python Software Foundation;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3. </w:t>
      </w:r>
      <w:r w:rsidRPr="00636A40">
        <w:rPr>
          <w:rFonts w:ascii="Calibri" w:hAnsi="Calibri"/>
          <w:noProof/>
          <w:lang w:val="en-US"/>
        </w:rPr>
        <w:tab/>
        <w:t xml:space="preserve">GDAL Development Team. GDAL - Geospatial Data Abstraction Library, version 1.10.1. Open Source Geospatial Foundation;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4. </w:t>
      </w:r>
      <w:r w:rsidRPr="00636A40">
        <w:rPr>
          <w:rFonts w:ascii="Calibri" w:hAnsi="Calibri"/>
          <w:noProof/>
          <w:lang w:val="en-US"/>
        </w:rPr>
        <w:tab/>
        <w:t xml:space="preserve">Moilanen A, Franco AMA, Early RI, Fox R, Wintle BA, Thomas CD. Prioritizing multiple-use landscapes for conservation: methods for large multi-species planning problems. Proceedings of the Royal Society B: Biological Sciences. 2005 Sep 22;272(1575):1885–9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5. </w:t>
      </w:r>
      <w:r w:rsidRPr="00636A40">
        <w:rPr>
          <w:rFonts w:ascii="Calibri" w:hAnsi="Calibri"/>
          <w:noProof/>
          <w:lang w:val="en-US"/>
        </w:rPr>
        <w:tab/>
        <w:t xml:space="preserve">Moilanen A, Pouzols FM, Meller L, Veach V, Arponen A, Leppänen J, et al. Zonation spatial conservation planning methods and software v. 4, user manual. Helsinki;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6. </w:t>
      </w:r>
      <w:r w:rsidRPr="00636A40">
        <w:rPr>
          <w:rFonts w:ascii="Calibri" w:hAnsi="Calibri"/>
          <w:noProof/>
          <w:lang w:val="en-US"/>
        </w:rPr>
        <w:tab/>
        <w:t xml:space="preserve">Moilanen A. Reserve selection using nonlinear species distribution models. American Naturalist. 2005 Jun;165(6):695–7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7. </w:t>
      </w:r>
      <w:r w:rsidRPr="00636A40">
        <w:rPr>
          <w:rFonts w:ascii="Calibri" w:hAnsi="Calibri"/>
          <w:noProof/>
          <w:lang w:val="en-US"/>
        </w:rPr>
        <w:tab/>
        <w:t xml:space="preserve">Arponen A, Kondelin H, Moilanen A. Area-based refinement for selection of reserve sites with the benefit-function approach. Conservation biology. 2007 Apr;21(2):527–3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8. </w:t>
      </w:r>
      <w:r w:rsidRPr="00636A40">
        <w:rPr>
          <w:rFonts w:ascii="Calibri" w:hAnsi="Calibri"/>
          <w:noProof/>
          <w:lang w:val="en-US"/>
        </w:rPr>
        <w:tab/>
        <w:t xml:space="preserve">Kremen C, Cameron A, Moilanen A, Phillips SJ, Thomas CD, Beentje H, et al. Aligning Conservation Priorities Across Taxa in Madagascar with High-Resolution Planning Tools. Science. 2008 Apr;320(5873):222–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9. </w:t>
      </w:r>
      <w:r w:rsidRPr="00636A40">
        <w:rPr>
          <w:rFonts w:ascii="Calibri" w:hAnsi="Calibri"/>
          <w:noProof/>
          <w:lang w:val="en-US"/>
        </w:rPr>
        <w:tab/>
        <w:t xml:space="preserve">Rayfield B, Moilanen A, Fortin M-J. Incorporating consumer-resource spatial interactions in reserve design. Ecological Modelling. 2009 Mar;220(5):725–3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70. </w:t>
      </w:r>
      <w:r w:rsidRPr="00636A40">
        <w:rPr>
          <w:rFonts w:ascii="Calibri" w:hAnsi="Calibri"/>
          <w:noProof/>
          <w:lang w:val="en-US"/>
        </w:rPr>
        <w:tab/>
        <w:t xml:space="preserve">Moilanen A. Landscape Zonation, benefit functions and target-based planning: unifying reserve selection strategies. Biological Conservation. 2007;134:571–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1. </w:t>
      </w:r>
      <w:r w:rsidRPr="00636A40">
        <w:rPr>
          <w:rFonts w:ascii="Calibri" w:hAnsi="Calibri"/>
          <w:noProof/>
          <w:lang w:val="en-US"/>
        </w:rPr>
        <w:tab/>
        <w:t xml:space="preserve">R Core Team. R: A Language and Environment for Statistical Computing, version 3.1.0. Vienna, Austria: R Foundation for Statistical Computing;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2. </w:t>
      </w:r>
      <w:r w:rsidRPr="00636A40">
        <w:rPr>
          <w:rFonts w:ascii="Calibri" w:hAnsi="Calibri"/>
          <w:noProof/>
          <w:lang w:val="en-US"/>
        </w:rPr>
        <w:tab/>
        <w:t xml:space="preserve">Lehtomäki J. zonator: Utilities for Zonation spatial conservation prioritization software. R package version 0.3.9. Helsinki; 2014. </w:t>
      </w:r>
    </w:p>
    <w:p w:rsidR="009667C2" w:rsidRPr="00636A40" w:rsidRDefault="009667C2">
      <w:pPr>
        <w:pStyle w:val="NormalWeb"/>
        <w:ind w:left="640" w:hanging="640"/>
        <w:divId w:val="1746099124"/>
        <w:rPr>
          <w:rFonts w:ascii="Calibri" w:hAnsi="Calibri"/>
          <w:noProof/>
          <w:lang w:val="sv-SE"/>
        </w:rPr>
      </w:pPr>
      <w:r w:rsidRPr="00636A40">
        <w:rPr>
          <w:rFonts w:ascii="Calibri" w:hAnsi="Calibri"/>
          <w:noProof/>
          <w:lang w:val="en-US"/>
        </w:rPr>
        <w:t xml:space="preserve">73. </w:t>
      </w:r>
      <w:r w:rsidRPr="00636A40">
        <w:rPr>
          <w:rFonts w:ascii="Calibri" w:hAnsi="Calibri"/>
          <w:noProof/>
          <w:lang w:val="en-US"/>
        </w:rPr>
        <w:tab/>
        <w:t xml:space="preserve">Tomppo EO. The Finnish multi-source National Forest Inventory-small area estimation and map production. In: Kangas A, Maltamo M, editors. Forest inventory: Methodology and Applications. </w:t>
      </w:r>
      <w:r w:rsidRPr="00636A40">
        <w:rPr>
          <w:rFonts w:ascii="Calibri" w:hAnsi="Calibri"/>
          <w:noProof/>
          <w:lang w:val="sv-SE"/>
        </w:rPr>
        <w:t xml:space="preserve">Dordrecht: Springer; 2006. p. 195–2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sv-SE"/>
        </w:rPr>
        <w:t xml:space="preserve">74. </w:t>
      </w:r>
      <w:r w:rsidRPr="00636A40">
        <w:rPr>
          <w:rFonts w:ascii="Calibri" w:hAnsi="Calibri"/>
          <w:noProof/>
          <w:lang w:val="sv-SE"/>
        </w:rPr>
        <w:tab/>
        <w:t xml:space="preserve">Elbakidze M, Angelstam PK, Sobolev N, Degerman E, Andersson K, Axelsson R, et al. </w:t>
      </w:r>
      <w:r w:rsidRPr="00636A40">
        <w:rPr>
          <w:rFonts w:ascii="Calibri" w:hAnsi="Calibri"/>
          <w:noProof/>
          <w:lang w:val="en-US"/>
        </w:rPr>
        <w:t xml:space="preserve">Protected area as an indicator of ecological sustainability? A century of development in Europe’s boreal forest. Ambio. 2013 Mar;42(2):201–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5. </w:t>
      </w:r>
      <w:r w:rsidRPr="00636A40">
        <w:rPr>
          <w:rFonts w:ascii="Calibri" w:hAnsi="Calibri"/>
          <w:noProof/>
          <w:lang w:val="en-US"/>
        </w:rPr>
        <w:tab/>
        <w:t xml:space="preserve">Scott JM, Davis FW, McGhie RG, Wright RG, Groves C, Estes J. Nature reserves: Do they capture the full range of America’s biological diversity? Ecological Applications. 2001;11(4):999–100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6. </w:t>
      </w:r>
      <w:r w:rsidRPr="00636A40">
        <w:rPr>
          <w:rFonts w:ascii="Calibri" w:hAnsi="Calibri"/>
          <w:noProof/>
          <w:lang w:val="en-US"/>
        </w:rPr>
        <w:tab/>
        <w:t xml:space="preserve">Kuuluvainen T, Tahvonen O, Aakala T. Even-aged and uneven-aged forest management in boreal Fennoscandia: a review. Ambio. 2012 Nov;41(7):720–3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7. </w:t>
      </w:r>
      <w:r w:rsidRPr="00636A40">
        <w:rPr>
          <w:rFonts w:ascii="Calibri" w:hAnsi="Calibri"/>
          <w:noProof/>
          <w:lang w:val="en-US"/>
        </w:rPr>
        <w:tab/>
        <w:t xml:space="preserve">Siitonen J, Martikainen P, Punttila P, Rauh J. Coarse woody debris and stand characteristics in mature managed and old-growth boreal mesic forests in southern Finland. Forest Ecology and Management. 2000 Apr;128(3):211–2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8. </w:t>
      </w:r>
      <w:r w:rsidRPr="00636A40">
        <w:rPr>
          <w:rFonts w:ascii="Calibri" w:hAnsi="Calibri"/>
          <w:noProof/>
          <w:lang w:val="en-US"/>
        </w:rPr>
        <w:tab/>
        <w:t xml:space="preserve">Timonen J, Siitonen J, Gustafsson L, Kotiaho JS, Stokland JN, Sverdrup-Thygeson A, et al. Woodland key habitats in northern Europe: concepts, inventory and protection. Scandinavian Journal of Forest Research. 2010 Aug;25(4):309–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9. </w:t>
      </w:r>
      <w:r w:rsidRPr="00636A40">
        <w:rPr>
          <w:rFonts w:ascii="Calibri" w:hAnsi="Calibri"/>
          <w:noProof/>
          <w:lang w:val="en-US"/>
        </w:rPr>
        <w:tab/>
        <w:t xml:space="preserve">Grantham HS, Wilson K a, Moilanen A, Rebelo T, Possingham HP. Delaying conservation actions for improved knowledge: how long should we wait? Ecology Letters. 2009 Apr;12(4):293–3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0. </w:t>
      </w:r>
      <w:r w:rsidRPr="00636A40">
        <w:rPr>
          <w:rFonts w:ascii="Calibri" w:hAnsi="Calibri"/>
          <w:noProof/>
          <w:lang w:val="en-US"/>
        </w:rPr>
        <w:tab/>
        <w:t xml:space="preserve">Grantham HS, Moilanen A, Wilson KA, Pressey RL, Rebelo TG, Possingham HP. Diminishing return on investment for biodiversity data in conservation planning. Conservation Letters. 2008 Sep 11;1(4):190–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1. </w:t>
      </w:r>
      <w:r w:rsidRPr="00636A40">
        <w:rPr>
          <w:rFonts w:ascii="Calibri" w:hAnsi="Calibri"/>
          <w:noProof/>
          <w:lang w:val="en-US"/>
        </w:rPr>
        <w:tab/>
        <w:t xml:space="preserve">Nordén J, Penttilä R, Siitonen J, Tomppo E, Ovaskainen O. Specialist species of wood-inhabiting fungi struggle while generalists thrive in fragmented boreal forests. Thrall P, editor. Journal of Ecology. 2013 May 24;101(3):70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2. </w:t>
      </w:r>
      <w:r w:rsidRPr="00636A40">
        <w:rPr>
          <w:rFonts w:ascii="Calibri" w:hAnsi="Calibri"/>
          <w:noProof/>
          <w:lang w:val="en-US"/>
        </w:rPr>
        <w:tab/>
        <w:t xml:space="preserve">Henle K, Davies KF, Kleyer M, Margules C, Settele J. Predictors of species sensitivity to fragmentation. Biodiversity and Conservation. 2004;13:207–5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3. </w:t>
      </w:r>
      <w:r w:rsidRPr="00636A40">
        <w:rPr>
          <w:rFonts w:ascii="Calibri" w:hAnsi="Calibri"/>
          <w:noProof/>
          <w:lang w:val="en-US"/>
        </w:rPr>
        <w:tab/>
        <w:t xml:space="preserve">Ranius T, Kindvall O. Extinction risk of wood-living model species in forest landscapes as related to forest history and conservation strategy. Landscape Ecology. 2006 Jul;21(5):687–9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84. </w:t>
      </w:r>
      <w:r w:rsidRPr="00636A40">
        <w:rPr>
          <w:rFonts w:ascii="Calibri" w:hAnsi="Calibri"/>
          <w:noProof/>
          <w:lang w:val="en-US"/>
        </w:rPr>
        <w:tab/>
        <w:t xml:space="preserve">Hodgson JA, Thomas CD, Wintle BA, Moilanen A. Climate change, connectivity and conservation decision making: back to basics. Journal of Applied Ecology. 2009 Oct;46(5):964–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5. </w:t>
      </w:r>
      <w:r w:rsidRPr="00636A40">
        <w:rPr>
          <w:rFonts w:ascii="Calibri" w:hAnsi="Calibri"/>
          <w:noProof/>
          <w:lang w:val="en-US"/>
        </w:rPr>
        <w:tab/>
        <w:t xml:space="preserve">Bradshaw CJ, Warkentin IG, Sodhi NS. Urgent preservation of boreal carbon stocks and biodiversity. Trends in Ecology and Evolution. 2009 Oct;24(10):541–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6. </w:t>
      </w:r>
      <w:r w:rsidRPr="00636A40">
        <w:rPr>
          <w:rFonts w:ascii="Calibri" w:hAnsi="Calibri"/>
          <w:noProof/>
          <w:lang w:val="en-US"/>
        </w:rPr>
        <w:tab/>
        <w:t xml:space="preserve">Kuuluvainen T, Grenfell R. Natural disturbance emulation in boreal forest ecosystem management - theories, strategies, and a comparison with conventional even-aged management. Canadian Journal of Forest Research. 2012;1203(42):1185–20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7. </w:t>
      </w:r>
      <w:r w:rsidRPr="00636A40">
        <w:rPr>
          <w:rFonts w:ascii="Calibri" w:hAnsi="Calibri"/>
          <w:noProof/>
          <w:lang w:val="en-US"/>
        </w:rPr>
        <w:tab/>
        <w:t xml:space="preserve">Mönkkönen M. Managing Nordic boreal forest landscapes for biodiversity: ecological and economic perspectives. Biodiversity and Conservation. 1999;8:85–9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8. </w:t>
      </w:r>
      <w:r w:rsidRPr="00636A40">
        <w:rPr>
          <w:rFonts w:ascii="Calibri" w:hAnsi="Calibri"/>
          <w:noProof/>
          <w:lang w:val="en-US"/>
        </w:rPr>
        <w:tab/>
        <w:t xml:space="preserve">Stephens SL, Burrows N, Buyantuyev A, Gray RW, Keane RE, Kubian R, et al. Temperate and boreal forest mega-fires: characteristics and challenges. Frontiers in Ecology and the Environment. 2014 Mar;12(2):115–2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9. </w:t>
      </w:r>
      <w:r w:rsidRPr="00636A40">
        <w:rPr>
          <w:rFonts w:ascii="Calibri" w:hAnsi="Calibri"/>
          <w:noProof/>
          <w:lang w:val="en-US"/>
        </w:rPr>
        <w:tab/>
        <w:t xml:space="preserve">Halme P, Allen KA, Auninš A, Bradshaw RHW, Brumelis G, Cada V, et al. Challenges of ecological restoration: Lessons from forests in northern Europe. Biological Conservation. 2013;167:248–5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0. </w:t>
      </w:r>
      <w:r w:rsidRPr="00636A40">
        <w:rPr>
          <w:rFonts w:ascii="Calibri" w:hAnsi="Calibri"/>
          <w:noProof/>
          <w:lang w:val="en-US"/>
        </w:rPr>
        <w:tab/>
        <w:t xml:space="preserve">Esseen P, Ehnström B, Ericson L, Sjöberg K. Boreal forests. Ecological Bulletins. 1997;46:16–4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1. </w:t>
      </w:r>
      <w:r w:rsidRPr="00636A40">
        <w:rPr>
          <w:rFonts w:ascii="Calibri" w:hAnsi="Calibri"/>
          <w:noProof/>
          <w:lang w:val="en-US"/>
        </w:rPr>
        <w:tab/>
        <w:t xml:space="preserve">Mace GM, Masundire H, Baillie JEM. Chapter 4: Biodiversity. In: Hassan R, Scholes RJ, Ash N, editors. Ecosystems and human well-being: current state and trends, Volume 1. Washington D.C.: Island Press; 2005. p. 79–12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2. </w:t>
      </w:r>
      <w:r w:rsidRPr="00636A40">
        <w:rPr>
          <w:rFonts w:ascii="Calibri" w:hAnsi="Calibri"/>
          <w:noProof/>
          <w:lang w:val="en-US"/>
        </w:rPr>
        <w:tab/>
        <w:t xml:space="preserve">Puumalainen J, Kennedy P, Folving S. Monitoring forest biodiversity: a European perspective with reference to temperate and boreal forest zone. Journal of Environmental Management. 2003 Jan;67(1):5–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3. </w:t>
      </w:r>
      <w:r w:rsidRPr="00636A40">
        <w:rPr>
          <w:rFonts w:ascii="Calibri" w:hAnsi="Calibri"/>
          <w:noProof/>
          <w:lang w:val="en-US"/>
        </w:rPr>
        <w:tab/>
        <w:t xml:space="preserve">Esseen P, Ehnström B, Ericson L, Sjöberg K. Boreal forests - the focal habitats of Fennoscandia. In: Hansson L, editor. Ecological Principles of Nature Conservation. London: Elsevier; 1992. p. 252–32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4. </w:t>
      </w:r>
      <w:r w:rsidRPr="00636A40">
        <w:rPr>
          <w:rFonts w:ascii="Calibri" w:hAnsi="Calibri"/>
          <w:noProof/>
          <w:lang w:val="en-US"/>
        </w:rPr>
        <w:tab/>
        <w:t xml:space="preserve">Hanski I. Extinction debt and species credit in boreal forests: modelling the consequences of different approaches to biodiversity conservation. Annales Zoologici Fennici. 2000;37(4):271–8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5. </w:t>
      </w:r>
      <w:r w:rsidRPr="00636A40">
        <w:rPr>
          <w:rFonts w:ascii="Calibri" w:hAnsi="Calibri"/>
          <w:noProof/>
          <w:lang w:val="en-US"/>
        </w:rPr>
        <w:tab/>
        <w:t xml:space="preserve">Martikainen P, Siitonen J, Punttila P, Kaila L, Rauh J. Species richness of Coleoptera in mature managed and old-growth boreal forests in southern Finland. Biological Conservation. 2000;94:199–20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6. </w:t>
      </w:r>
      <w:r w:rsidRPr="00636A40">
        <w:rPr>
          <w:rFonts w:ascii="Calibri" w:hAnsi="Calibri"/>
          <w:noProof/>
          <w:lang w:val="en-US"/>
        </w:rPr>
        <w:tab/>
        <w:t xml:space="preserve">Moen J, Rist L, Bishop K, Chapin III FS, Ellison D, Petersson H, et al. Eye on the Taiga: Removing global policy impediments to safeguard the boreal forest. Conservation Letters. 2014;7(4):408–1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97. </w:t>
      </w:r>
      <w:r w:rsidRPr="00636A40">
        <w:rPr>
          <w:rFonts w:ascii="Calibri" w:hAnsi="Calibri"/>
          <w:noProof/>
          <w:lang w:val="en-US"/>
        </w:rPr>
        <w:tab/>
        <w:t xml:space="preserve">Andrew ME, Wulder MA, Coops NC. Identification of de facto protected areas in boreal Canada. Biological Conservation. 2012 Feb;146(1):97–107. </w:t>
      </w:r>
    </w:p>
    <w:p w:rsidR="009667C2" w:rsidRPr="00C7447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8. </w:t>
      </w:r>
      <w:r w:rsidRPr="00636A40">
        <w:rPr>
          <w:rFonts w:ascii="Calibri" w:hAnsi="Calibri"/>
          <w:noProof/>
          <w:lang w:val="en-US"/>
        </w:rPr>
        <w:tab/>
        <w:t xml:space="preserve">Soranno PA, Cheruvelil KS, Elliott KC, Montgomery GM. It’s good to share: Why environmental scientists' ethics are out of date. </w:t>
      </w:r>
      <w:r w:rsidRPr="00C74470">
        <w:rPr>
          <w:rFonts w:ascii="Calibri" w:hAnsi="Calibri"/>
          <w:noProof/>
          <w:lang w:val="en-US"/>
        </w:rPr>
        <w:t xml:space="preserve">BioScience. 2015;65(1):69–73. </w:t>
      </w:r>
    </w:p>
    <w:p w:rsidR="00F10D45" w:rsidRPr="000E68E6" w:rsidRDefault="00503341" w:rsidP="009667C2">
      <w:pPr>
        <w:pStyle w:val="NormalWeb"/>
        <w:ind w:left="640" w:hanging="640"/>
        <w:divId w:val="459036749"/>
        <w:rPr>
          <w:rFonts w:ascii="Calibri" w:hAnsi="Calibri" w:cs="Calibri"/>
          <w:lang w:val="en-US"/>
        </w:rPr>
      </w:pPr>
      <w:r>
        <w:rPr>
          <w:rFonts w:ascii="Calibri" w:hAnsi="Calibri" w:cs="Calibri"/>
        </w:rPr>
        <w:fldChar w:fldCharType="end"/>
      </w:r>
    </w:p>
    <w:p w:rsidR="00855283" w:rsidRDefault="00855283">
      <w:pPr>
        <w:suppressAutoHyphens w:val="0"/>
        <w:spacing w:before="0" w:after="200" w:line="276" w:lineRule="auto"/>
        <w:rPr>
          <w:rFonts w:ascii="Calibri" w:hAnsi="Calibri" w:cs="Calibri"/>
        </w:rPr>
      </w:pPr>
    </w:p>
    <w:sectPr w:rsidR="00855283" w:rsidSect="00DE0DB5">
      <w:pgSz w:w="11906" w:h="16838"/>
      <w:pgMar w:top="1417" w:right="1134" w:bottom="2173" w:left="1134" w:header="720" w:footer="141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49CA" w:rsidRDefault="005249CA" w:rsidP="00987257">
      <w:pPr>
        <w:spacing w:before="0" w:after="0"/>
      </w:pPr>
      <w:r>
        <w:separator/>
      </w:r>
    </w:p>
  </w:endnote>
  <w:endnote w:type="continuationSeparator" w:id="0">
    <w:p w:rsidR="005249CA" w:rsidRDefault="005249CA"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roid Sans Fallback">
    <w:altName w:val="Arial Unicode MS"/>
    <w:charset w:val="80"/>
    <w:family w:val="swiss"/>
    <w:pitch w:val="variable"/>
    <w:sig w:usb0="00000000" w:usb1="2BDFFCFB" w:usb2="00000036"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rlito">
    <w:altName w:val="Calibri"/>
    <w:panose1 w:val="020F0502020204030204"/>
    <w:charset w:val="00"/>
    <w:family w:val="swiss"/>
    <w:pitch w:val="variable"/>
    <w:sig w:usb0="E10002FF" w:usb1="5000E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49CA" w:rsidRDefault="005249CA" w:rsidP="00987257">
      <w:pPr>
        <w:spacing w:before="0" w:after="0"/>
      </w:pPr>
      <w:r>
        <w:separator/>
      </w:r>
    </w:p>
  </w:footnote>
  <w:footnote w:type="continuationSeparator" w:id="0">
    <w:p w:rsidR="005249CA" w:rsidRDefault="005249CA"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134B6"/>
    <w:rsid w:val="00020860"/>
    <w:rsid w:val="00023103"/>
    <w:rsid w:val="00023D7A"/>
    <w:rsid w:val="00031982"/>
    <w:rsid w:val="00032842"/>
    <w:rsid w:val="0003339E"/>
    <w:rsid w:val="00036906"/>
    <w:rsid w:val="00037574"/>
    <w:rsid w:val="00044243"/>
    <w:rsid w:val="00045328"/>
    <w:rsid w:val="000462E8"/>
    <w:rsid w:val="000511B2"/>
    <w:rsid w:val="00051A11"/>
    <w:rsid w:val="00052108"/>
    <w:rsid w:val="0005278B"/>
    <w:rsid w:val="00052A5A"/>
    <w:rsid w:val="00052B3F"/>
    <w:rsid w:val="000531FE"/>
    <w:rsid w:val="0005330F"/>
    <w:rsid w:val="00055974"/>
    <w:rsid w:val="00056CFF"/>
    <w:rsid w:val="000575A7"/>
    <w:rsid w:val="000579D6"/>
    <w:rsid w:val="00060591"/>
    <w:rsid w:val="0006423C"/>
    <w:rsid w:val="00066891"/>
    <w:rsid w:val="00066FC1"/>
    <w:rsid w:val="00067A11"/>
    <w:rsid w:val="00071E2C"/>
    <w:rsid w:val="000755AE"/>
    <w:rsid w:val="00077FEB"/>
    <w:rsid w:val="00080721"/>
    <w:rsid w:val="00081088"/>
    <w:rsid w:val="00083396"/>
    <w:rsid w:val="00084771"/>
    <w:rsid w:val="00085457"/>
    <w:rsid w:val="000862EC"/>
    <w:rsid w:val="0008689E"/>
    <w:rsid w:val="0008699B"/>
    <w:rsid w:val="0008795C"/>
    <w:rsid w:val="00087C0E"/>
    <w:rsid w:val="00092E5F"/>
    <w:rsid w:val="000935A6"/>
    <w:rsid w:val="00093FBF"/>
    <w:rsid w:val="00094452"/>
    <w:rsid w:val="00097A59"/>
    <w:rsid w:val="000A0DAF"/>
    <w:rsid w:val="000A186C"/>
    <w:rsid w:val="000A1F17"/>
    <w:rsid w:val="000A21C1"/>
    <w:rsid w:val="000A2881"/>
    <w:rsid w:val="000A3605"/>
    <w:rsid w:val="000A3EEC"/>
    <w:rsid w:val="000A4E2F"/>
    <w:rsid w:val="000A7037"/>
    <w:rsid w:val="000A7C63"/>
    <w:rsid w:val="000B1562"/>
    <w:rsid w:val="000B2D55"/>
    <w:rsid w:val="000B3836"/>
    <w:rsid w:val="000B4DD9"/>
    <w:rsid w:val="000B5B5F"/>
    <w:rsid w:val="000B7737"/>
    <w:rsid w:val="000C003F"/>
    <w:rsid w:val="000C070F"/>
    <w:rsid w:val="000C31E9"/>
    <w:rsid w:val="000C37A7"/>
    <w:rsid w:val="000C3A99"/>
    <w:rsid w:val="000C47FD"/>
    <w:rsid w:val="000C5DC8"/>
    <w:rsid w:val="000C6762"/>
    <w:rsid w:val="000D065E"/>
    <w:rsid w:val="000D0AEB"/>
    <w:rsid w:val="000D139C"/>
    <w:rsid w:val="000D1B04"/>
    <w:rsid w:val="000D5BD1"/>
    <w:rsid w:val="000E06DE"/>
    <w:rsid w:val="000E211C"/>
    <w:rsid w:val="000E33FB"/>
    <w:rsid w:val="000E3C6B"/>
    <w:rsid w:val="000E68E6"/>
    <w:rsid w:val="000E769C"/>
    <w:rsid w:val="000E7929"/>
    <w:rsid w:val="000E7A55"/>
    <w:rsid w:val="000F0025"/>
    <w:rsid w:val="000F0B12"/>
    <w:rsid w:val="000F23B8"/>
    <w:rsid w:val="000F2970"/>
    <w:rsid w:val="000F2D61"/>
    <w:rsid w:val="000F6E3B"/>
    <w:rsid w:val="000F7061"/>
    <w:rsid w:val="00101981"/>
    <w:rsid w:val="0010369C"/>
    <w:rsid w:val="00104CC7"/>
    <w:rsid w:val="0010623D"/>
    <w:rsid w:val="00106604"/>
    <w:rsid w:val="00106CD7"/>
    <w:rsid w:val="00110509"/>
    <w:rsid w:val="0011220C"/>
    <w:rsid w:val="001127C1"/>
    <w:rsid w:val="00112841"/>
    <w:rsid w:val="001138BE"/>
    <w:rsid w:val="00116F41"/>
    <w:rsid w:val="00121066"/>
    <w:rsid w:val="00121CEA"/>
    <w:rsid w:val="001225F7"/>
    <w:rsid w:val="00123964"/>
    <w:rsid w:val="0012517A"/>
    <w:rsid w:val="00127A62"/>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280"/>
    <w:rsid w:val="00154E2C"/>
    <w:rsid w:val="00163722"/>
    <w:rsid w:val="001642EE"/>
    <w:rsid w:val="001653A5"/>
    <w:rsid w:val="00165453"/>
    <w:rsid w:val="00172601"/>
    <w:rsid w:val="00173CD6"/>
    <w:rsid w:val="00175F68"/>
    <w:rsid w:val="001773E7"/>
    <w:rsid w:val="001805DE"/>
    <w:rsid w:val="001821BC"/>
    <w:rsid w:val="001830D9"/>
    <w:rsid w:val="0018390E"/>
    <w:rsid w:val="00185C89"/>
    <w:rsid w:val="00191AA4"/>
    <w:rsid w:val="001940F3"/>
    <w:rsid w:val="00195BD7"/>
    <w:rsid w:val="001A0B15"/>
    <w:rsid w:val="001A130E"/>
    <w:rsid w:val="001A1B1F"/>
    <w:rsid w:val="001A1E69"/>
    <w:rsid w:val="001A2D2A"/>
    <w:rsid w:val="001A670C"/>
    <w:rsid w:val="001A69CF"/>
    <w:rsid w:val="001A7D20"/>
    <w:rsid w:val="001B1325"/>
    <w:rsid w:val="001B2917"/>
    <w:rsid w:val="001B2C75"/>
    <w:rsid w:val="001B32EF"/>
    <w:rsid w:val="001B3768"/>
    <w:rsid w:val="001B71C6"/>
    <w:rsid w:val="001B7899"/>
    <w:rsid w:val="001C0501"/>
    <w:rsid w:val="001C2EB3"/>
    <w:rsid w:val="001C72BA"/>
    <w:rsid w:val="001C7443"/>
    <w:rsid w:val="001D2C02"/>
    <w:rsid w:val="001D3633"/>
    <w:rsid w:val="001D50EB"/>
    <w:rsid w:val="001D7D65"/>
    <w:rsid w:val="001E0502"/>
    <w:rsid w:val="001E3508"/>
    <w:rsid w:val="001E59EB"/>
    <w:rsid w:val="001E5F8A"/>
    <w:rsid w:val="001E733F"/>
    <w:rsid w:val="001E7799"/>
    <w:rsid w:val="001F10A4"/>
    <w:rsid w:val="001F3450"/>
    <w:rsid w:val="001F4559"/>
    <w:rsid w:val="001F6E8C"/>
    <w:rsid w:val="001F7B3C"/>
    <w:rsid w:val="00200C2A"/>
    <w:rsid w:val="00201B2D"/>
    <w:rsid w:val="0020434E"/>
    <w:rsid w:val="002055DD"/>
    <w:rsid w:val="00205E07"/>
    <w:rsid w:val="002062D4"/>
    <w:rsid w:val="0020657B"/>
    <w:rsid w:val="0020724D"/>
    <w:rsid w:val="0021191D"/>
    <w:rsid w:val="002125D6"/>
    <w:rsid w:val="00212736"/>
    <w:rsid w:val="00216E5E"/>
    <w:rsid w:val="00217F2E"/>
    <w:rsid w:val="00217F5E"/>
    <w:rsid w:val="00221032"/>
    <w:rsid w:val="002219CD"/>
    <w:rsid w:val="00222330"/>
    <w:rsid w:val="00224FB2"/>
    <w:rsid w:val="00226291"/>
    <w:rsid w:val="00226B18"/>
    <w:rsid w:val="00227941"/>
    <w:rsid w:val="00231287"/>
    <w:rsid w:val="0023456A"/>
    <w:rsid w:val="00234DC1"/>
    <w:rsid w:val="00235ED3"/>
    <w:rsid w:val="00236302"/>
    <w:rsid w:val="00236898"/>
    <w:rsid w:val="00236B39"/>
    <w:rsid w:val="002378BE"/>
    <w:rsid w:val="0024175A"/>
    <w:rsid w:val="00242A0F"/>
    <w:rsid w:val="00243109"/>
    <w:rsid w:val="0024451F"/>
    <w:rsid w:val="00244967"/>
    <w:rsid w:val="0024707C"/>
    <w:rsid w:val="00251A0C"/>
    <w:rsid w:val="00253E87"/>
    <w:rsid w:val="00253EFE"/>
    <w:rsid w:val="0025516F"/>
    <w:rsid w:val="00256437"/>
    <w:rsid w:val="002566B9"/>
    <w:rsid w:val="00261C94"/>
    <w:rsid w:val="0026376E"/>
    <w:rsid w:val="00265461"/>
    <w:rsid w:val="00265B1F"/>
    <w:rsid w:val="002672A0"/>
    <w:rsid w:val="00267EFB"/>
    <w:rsid w:val="0027167A"/>
    <w:rsid w:val="00271EBD"/>
    <w:rsid w:val="00272D96"/>
    <w:rsid w:val="00273516"/>
    <w:rsid w:val="00274598"/>
    <w:rsid w:val="00274F89"/>
    <w:rsid w:val="00275F73"/>
    <w:rsid w:val="00276170"/>
    <w:rsid w:val="002761BB"/>
    <w:rsid w:val="00282EA9"/>
    <w:rsid w:val="002831D0"/>
    <w:rsid w:val="002843C7"/>
    <w:rsid w:val="00284AC3"/>
    <w:rsid w:val="00285F41"/>
    <w:rsid w:val="0028680E"/>
    <w:rsid w:val="0028681C"/>
    <w:rsid w:val="00290C2C"/>
    <w:rsid w:val="00291A46"/>
    <w:rsid w:val="002922DF"/>
    <w:rsid w:val="00292E91"/>
    <w:rsid w:val="00295B1F"/>
    <w:rsid w:val="002A20A8"/>
    <w:rsid w:val="002A36B1"/>
    <w:rsid w:val="002B0597"/>
    <w:rsid w:val="002B1304"/>
    <w:rsid w:val="002B2169"/>
    <w:rsid w:val="002B2845"/>
    <w:rsid w:val="002B284F"/>
    <w:rsid w:val="002B312A"/>
    <w:rsid w:val="002B3AD7"/>
    <w:rsid w:val="002B4E14"/>
    <w:rsid w:val="002B5879"/>
    <w:rsid w:val="002B696D"/>
    <w:rsid w:val="002B6B6B"/>
    <w:rsid w:val="002B7B41"/>
    <w:rsid w:val="002C4B8E"/>
    <w:rsid w:val="002C5F9F"/>
    <w:rsid w:val="002C69C4"/>
    <w:rsid w:val="002C6FAB"/>
    <w:rsid w:val="002C72A4"/>
    <w:rsid w:val="002C79E4"/>
    <w:rsid w:val="002D04D3"/>
    <w:rsid w:val="002D05B0"/>
    <w:rsid w:val="002D12E2"/>
    <w:rsid w:val="002D155C"/>
    <w:rsid w:val="002D1B21"/>
    <w:rsid w:val="002E0202"/>
    <w:rsid w:val="002E049D"/>
    <w:rsid w:val="002E1BC2"/>
    <w:rsid w:val="002E43DA"/>
    <w:rsid w:val="002E49DF"/>
    <w:rsid w:val="002E5386"/>
    <w:rsid w:val="002E57BF"/>
    <w:rsid w:val="002E67F4"/>
    <w:rsid w:val="002E6896"/>
    <w:rsid w:val="002E7846"/>
    <w:rsid w:val="002F0BBC"/>
    <w:rsid w:val="002F0BE6"/>
    <w:rsid w:val="002F0EF3"/>
    <w:rsid w:val="002F158D"/>
    <w:rsid w:val="002F5637"/>
    <w:rsid w:val="002F5E16"/>
    <w:rsid w:val="00300FB3"/>
    <w:rsid w:val="00301209"/>
    <w:rsid w:val="00306B1C"/>
    <w:rsid w:val="00310078"/>
    <w:rsid w:val="00310766"/>
    <w:rsid w:val="00312394"/>
    <w:rsid w:val="00313E47"/>
    <w:rsid w:val="00314AF4"/>
    <w:rsid w:val="0031525F"/>
    <w:rsid w:val="003163CC"/>
    <w:rsid w:val="0032022F"/>
    <w:rsid w:val="0032490D"/>
    <w:rsid w:val="00324A9D"/>
    <w:rsid w:val="0032693E"/>
    <w:rsid w:val="00333C36"/>
    <w:rsid w:val="0033632C"/>
    <w:rsid w:val="00337FC0"/>
    <w:rsid w:val="003406C4"/>
    <w:rsid w:val="003449F7"/>
    <w:rsid w:val="0034649A"/>
    <w:rsid w:val="00346F96"/>
    <w:rsid w:val="00347D90"/>
    <w:rsid w:val="00350763"/>
    <w:rsid w:val="003512CD"/>
    <w:rsid w:val="00353836"/>
    <w:rsid w:val="00353D97"/>
    <w:rsid w:val="00355E11"/>
    <w:rsid w:val="00357060"/>
    <w:rsid w:val="003571B6"/>
    <w:rsid w:val="003612EE"/>
    <w:rsid w:val="00361BE7"/>
    <w:rsid w:val="003626C8"/>
    <w:rsid w:val="00364660"/>
    <w:rsid w:val="003651C5"/>
    <w:rsid w:val="00365FB5"/>
    <w:rsid w:val="00367222"/>
    <w:rsid w:val="00370C45"/>
    <w:rsid w:val="00373400"/>
    <w:rsid w:val="00375C4E"/>
    <w:rsid w:val="003770DE"/>
    <w:rsid w:val="00377572"/>
    <w:rsid w:val="0037785D"/>
    <w:rsid w:val="003804E3"/>
    <w:rsid w:val="00380EAF"/>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4E09"/>
    <w:rsid w:val="003B5B05"/>
    <w:rsid w:val="003B5D06"/>
    <w:rsid w:val="003B7C8D"/>
    <w:rsid w:val="003C02E4"/>
    <w:rsid w:val="003C46BB"/>
    <w:rsid w:val="003C62A8"/>
    <w:rsid w:val="003C759E"/>
    <w:rsid w:val="003C7F5B"/>
    <w:rsid w:val="003D0025"/>
    <w:rsid w:val="003D17DA"/>
    <w:rsid w:val="003D1A6F"/>
    <w:rsid w:val="003D1BF1"/>
    <w:rsid w:val="003D29D5"/>
    <w:rsid w:val="003D2EE9"/>
    <w:rsid w:val="003D3DD6"/>
    <w:rsid w:val="003D4662"/>
    <w:rsid w:val="003D51EE"/>
    <w:rsid w:val="003D67B9"/>
    <w:rsid w:val="003D794F"/>
    <w:rsid w:val="003E064E"/>
    <w:rsid w:val="003E1CCF"/>
    <w:rsid w:val="003E3B31"/>
    <w:rsid w:val="003E4C46"/>
    <w:rsid w:val="003F228F"/>
    <w:rsid w:val="003F54F6"/>
    <w:rsid w:val="003F59CB"/>
    <w:rsid w:val="003F5B7C"/>
    <w:rsid w:val="003F6482"/>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35E71"/>
    <w:rsid w:val="004436E5"/>
    <w:rsid w:val="00443E07"/>
    <w:rsid w:val="00443E73"/>
    <w:rsid w:val="00444CCA"/>
    <w:rsid w:val="00445B5B"/>
    <w:rsid w:val="0044601A"/>
    <w:rsid w:val="00446F7B"/>
    <w:rsid w:val="00447491"/>
    <w:rsid w:val="004476D9"/>
    <w:rsid w:val="00450025"/>
    <w:rsid w:val="00450E5F"/>
    <w:rsid w:val="00451A6C"/>
    <w:rsid w:val="004567DF"/>
    <w:rsid w:val="0045690B"/>
    <w:rsid w:val="00456D37"/>
    <w:rsid w:val="0045709B"/>
    <w:rsid w:val="0045755D"/>
    <w:rsid w:val="00460F84"/>
    <w:rsid w:val="00461F1D"/>
    <w:rsid w:val="00462181"/>
    <w:rsid w:val="00464BFE"/>
    <w:rsid w:val="004656E0"/>
    <w:rsid w:val="00471211"/>
    <w:rsid w:val="004807FE"/>
    <w:rsid w:val="0048089F"/>
    <w:rsid w:val="00481CC3"/>
    <w:rsid w:val="00483500"/>
    <w:rsid w:val="004845A5"/>
    <w:rsid w:val="00486A17"/>
    <w:rsid w:val="004917C3"/>
    <w:rsid w:val="00493222"/>
    <w:rsid w:val="00494CB1"/>
    <w:rsid w:val="0049724C"/>
    <w:rsid w:val="004A122A"/>
    <w:rsid w:val="004A1E5D"/>
    <w:rsid w:val="004A21B5"/>
    <w:rsid w:val="004A220F"/>
    <w:rsid w:val="004A2540"/>
    <w:rsid w:val="004A30C2"/>
    <w:rsid w:val="004A49AF"/>
    <w:rsid w:val="004A76D7"/>
    <w:rsid w:val="004A7875"/>
    <w:rsid w:val="004A7B0C"/>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004C"/>
    <w:rsid w:val="004E2AEF"/>
    <w:rsid w:val="004E5A6F"/>
    <w:rsid w:val="004E5E41"/>
    <w:rsid w:val="004E7650"/>
    <w:rsid w:val="004F01BF"/>
    <w:rsid w:val="004F1033"/>
    <w:rsid w:val="004F68B5"/>
    <w:rsid w:val="004F6D3A"/>
    <w:rsid w:val="004F74DE"/>
    <w:rsid w:val="00503341"/>
    <w:rsid w:val="005053D9"/>
    <w:rsid w:val="005115A8"/>
    <w:rsid w:val="00511D37"/>
    <w:rsid w:val="005128D4"/>
    <w:rsid w:val="0051335B"/>
    <w:rsid w:val="0051416E"/>
    <w:rsid w:val="00516390"/>
    <w:rsid w:val="00516F46"/>
    <w:rsid w:val="00517920"/>
    <w:rsid w:val="00517F49"/>
    <w:rsid w:val="00520880"/>
    <w:rsid w:val="005249CA"/>
    <w:rsid w:val="00526D77"/>
    <w:rsid w:val="005316D4"/>
    <w:rsid w:val="00531A8D"/>
    <w:rsid w:val="00532F16"/>
    <w:rsid w:val="0053502F"/>
    <w:rsid w:val="00537195"/>
    <w:rsid w:val="0053733E"/>
    <w:rsid w:val="00537825"/>
    <w:rsid w:val="00537F0D"/>
    <w:rsid w:val="00540371"/>
    <w:rsid w:val="00542143"/>
    <w:rsid w:val="00542262"/>
    <w:rsid w:val="0054264F"/>
    <w:rsid w:val="00542964"/>
    <w:rsid w:val="00544E63"/>
    <w:rsid w:val="005473B3"/>
    <w:rsid w:val="00550742"/>
    <w:rsid w:val="0055110E"/>
    <w:rsid w:val="00552639"/>
    <w:rsid w:val="00553212"/>
    <w:rsid w:val="0056015D"/>
    <w:rsid w:val="00566815"/>
    <w:rsid w:val="005720CD"/>
    <w:rsid w:val="00573380"/>
    <w:rsid w:val="005763B4"/>
    <w:rsid w:val="0057742C"/>
    <w:rsid w:val="005779CC"/>
    <w:rsid w:val="00580571"/>
    <w:rsid w:val="005807D0"/>
    <w:rsid w:val="005811D8"/>
    <w:rsid w:val="00582C53"/>
    <w:rsid w:val="005838D4"/>
    <w:rsid w:val="00584BE5"/>
    <w:rsid w:val="00585ECC"/>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708"/>
    <w:rsid w:val="005C3F1E"/>
    <w:rsid w:val="005C4DA1"/>
    <w:rsid w:val="005C5483"/>
    <w:rsid w:val="005C5EFE"/>
    <w:rsid w:val="005C6041"/>
    <w:rsid w:val="005C7303"/>
    <w:rsid w:val="005D07B8"/>
    <w:rsid w:val="005D127F"/>
    <w:rsid w:val="005D355E"/>
    <w:rsid w:val="005D5EDD"/>
    <w:rsid w:val="005D6619"/>
    <w:rsid w:val="005E0838"/>
    <w:rsid w:val="005E0FE7"/>
    <w:rsid w:val="005E190A"/>
    <w:rsid w:val="005E21B8"/>
    <w:rsid w:val="005E3A87"/>
    <w:rsid w:val="005E3D2F"/>
    <w:rsid w:val="005E67A1"/>
    <w:rsid w:val="005E7AA4"/>
    <w:rsid w:val="005E7F01"/>
    <w:rsid w:val="005F0790"/>
    <w:rsid w:val="005F4300"/>
    <w:rsid w:val="005F46DF"/>
    <w:rsid w:val="005F496A"/>
    <w:rsid w:val="005F564A"/>
    <w:rsid w:val="005F56EE"/>
    <w:rsid w:val="005F66FD"/>
    <w:rsid w:val="005F694A"/>
    <w:rsid w:val="005F7430"/>
    <w:rsid w:val="005F7FF9"/>
    <w:rsid w:val="0060091B"/>
    <w:rsid w:val="006014A0"/>
    <w:rsid w:val="00604E6D"/>
    <w:rsid w:val="006101DB"/>
    <w:rsid w:val="006111A9"/>
    <w:rsid w:val="00611CB4"/>
    <w:rsid w:val="00611FF3"/>
    <w:rsid w:val="00614294"/>
    <w:rsid w:val="00615726"/>
    <w:rsid w:val="00616367"/>
    <w:rsid w:val="006170F0"/>
    <w:rsid w:val="00617961"/>
    <w:rsid w:val="00617B59"/>
    <w:rsid w:val="00621D95"/>
    <w:rsid w:val="00622F17"/>
    <w:rsid w:val="00625265"/>
    <w:rsid w:val="0062576A"/>
    <w:rsid w:val="006265A2"/>
    <w:rsid w:val="00627340"/>
    <w:rsid w:val="006310B2"/>
    <w:rsid w:val="0063272F"/>
    <w:rsid w:val="0063373C"/>
    <w:rsid w:val="00635068"/>
    <w:rsid w:val="00636A40"/>
    <w:rsid w:val="0063706A"/>
    <w:rsid w:val="00637195"/>
    <w:rsid w:val="0064011D"/>
    <w:rsid w:val="006409CB"/>
    <w:rsid w:val="00640AD9"/>
    <w:rsid w:val="00642191"/>
    <w:rsid w:val="006434A0"/>
    <w:rsid w:val="00643AD2"/>
    <w:rsid w:val="006440D0"/>
    <w:rsid w:val="006445FB"/>
    <w:rsid w:val="006456C2"/>
    <w:rsid w:val="00645FCC"/>
    <w:rsid w:val="006470BB"/>
    <w:rsid w:val="0065160E"/>
    <w:rsid w:val="0065263A"/>
    <w:rsid w:val="006531B3"/>
    <w:rsid w:val="00654DAE"/>
    <w:rsid w:val="00655167"/>
    <w:rsid w:val="006557E3"/>
    <w:rsid w:val="00663BE7"/>
    <w:rsid w:val="00665884"/>
    <w:rsid w:val="00667AD9"/>
    <w:rsid w:val="006703F2"/>
    <w:rsid w:val="00670C72"/>
    <w:rsid w:val="00671EE2"/>
    <w:rsid w:val="0067282B"/>
    <w:rsid w:val="006729B9"/>
    <w:rsid w:val="0067400E"/>
    <w:rsid w:val="00675A76"/>
    <w:rsid w:val="00677A27"/>
    <w:rsid w:val="00677E05"/>
    <w:rsid w:val="00677E6C"/>
    <w:rsid w:val="00680CC8"/>
    <w:rsid w:val="0068395D"/>
    <w:rsid w:val="0068689C"/>
    <w:rsid w:val="00690A14"/>
    <w:rsid w:val="006915C9"/>
    <w:rsid w:val="006917B8"/>
    <w:rsid w:val="006928A5"/>
    <w:rsid w:val="00692C84"/>
    <w:rsid w:val="00692E4B"/>
    <w:rsid w:val="006933F6"/>
    <w:rsid w:val="00694F94"/>
    <w:rsid w:val="0069568B"/>
    <w:rsid w:val="00697B08"/>
    <w:rsid w:val="006A4592"/>
    <w:rsid w:val="006A4CBF"/>
    <w:rsid w:val="006A6114"/>
    <w:rsid w:val="006A6AF1"/>
    <w:rsid w:val="006A6C09"/>
    <w:rsid w:val="006B0575"/>
    <w:rsid w:val="006B08BB"/>
    <w:rsid w:val="006B2034"/>
    <w:rsid w:val="006B427C"/>
    <w:rsid w:val="006B740B"/>
    <w:rsid w:val="006C15FC"/>
    <w:rsid w:val="006C1AE5"/>
    <w:rsid w:val="006C43D9"/>
    <w:rsid w:val="006C510C"/>
    <w:rsid w:val="006C5508"/>
    <w:rsid w:val="006C5C87"/>
    <w:rsid w:val="006C6818"/>
    <w:rsid w:val="006D0635"/>
    <w:rsid w:val="006D1971"/>
    <w:rsid w:val="006D2F82"/>
    <w:rsid w:val="006D3DF6"/>
    <w:rsid w:val="006D57A8"/>
    <w:rsid w:val="006E0242"/>
    <w:rsid w:val="006E1885"/>
    <w:rsid w:val="006E53F0"/>
    <w:rsid w:val="006E5553"/>
    <w:rsid w:val="006E5F9E"/>
    <w:rsid w:val="006F3970"/>
    <w:rsid w:val="006F5045"/>
    <w:rsid w:val="006F51CF"/>
    <w:rsid w:val="006F5CD5"/>
    <w:rsid w:val="006F5D59"/>
    <w:rsid w:val="006F6E34"/>
    <w:rsid w:val="007011F4"/>
    <w:rsid w:val="007016DC"/>
    <w:rsid w:val="00701B6E"/>
    <w:rsid w:val="00702A01"/>
    <w:rsid w:val="00705B04"/>
    <w:rsid w:val="00707169"/>
    <w:rsid w:val="007128B0"/>
    <w:rsid w:val="0071449A"/>
    <w:rsid w:val="00714981"/>
    <w:rsid w:val="007168C7"/>
    <w:rsid w:val="00721FEB"/>
    <w:rsid w:val="0072326B"/>
    <w:rsid w:val="00724802"/>
    <w:rsid w:val="00724E2F"/>
    <w:rsid w:val="007279AE"/>
    <w:rsid w:val="00735670"/>
    <w:rsid w:val="007365BB"/>
    <w:rsid w:val="00736FA3"/>
    <w:rsid w:val="007405B8"/>
    <w:rsid w:val="00742CD9"/>
    <w:rsid w:val="00742EC4"/>
    <w:rsid w:val="007436BB"/>
    <w:rsid w:val="00743FE3"/>
    <w:rsid w:val="0074552F"/>
    <w:rsid w:val="007461B9"/>
    <w:rsid w:val="0075136C"/>
    <w:rsid w:val="00751773"/>
    <w:rsid w:val="00752331"/>
    <w:rsid w:val="00752DD4"/>
    <w:rsid w:val="00753E06"/>
    <w:rsid w:val="00753E88"/>
    <w:rsid w:val="0075551E"/>
    <w:rsid w:val="00756F5D"/>
    <w:rsid w:val="00757067"/>
    <w:rsid w:val="00760C03"/>
    <w:rsid w:val="00761345"/>
    <w:rsid w:val="00762B95"/>
    <w:rsid w:val="00762BB2"/>
    <w:rsid w:val="00763A97"/>
    <w:rsid w:val="00763AFA"/>
    <w:rsid w:val="007654B7"/>
    <w:rsid w:val="00770223"/>
    <w:rsid w:val="007703F3"/>
    <w:rsid w:val="007709CE"/>
    <w:rsid w:val="007752DC"/>
    <w:rsid w:val="00776E81"/>
    <w:rsid w:val="00777187"/>
    <w:rsid w:val="007806D4"/>
    <w:rsid w:val="00780BD7"/>
    <w:rsid w:val="0078294D"/>
    <w:rsid w:val="0078314E"/>
    <w:rsid w:val="007839F2"/>
    <w:rsid w:val="00786338"/>
    <w:rsid w:val="00786BD5"/>
    <w:rsid w:val="007870AF"/>
    <w:rsid w:val="00787997"/>
    <w:rsid w:val="00790653"/>
    <w:rsid w:val="00790FB5"/>
    <w:rsid w:val="00791DB5"/>
    <w:rsid w:val="00792595"/>
    <w:rsid w:val="007938D2"/>
    <w:rsid w:val="00795852"/>
    <w:rsid w:val="007969D4"/>
    <w:rsid w:val="0079741A"/>
    <w:rsid w:val="00797DCB"/>
    <w:rsid w:val="007A2FC6"/>
    <w:rsid w:val="007A30AF"/>
    <w:rsid w:val="007A3596"/>
    <w:rsid w:val="007A3B2B"/>
    <w:rsid w:val="007A3D9B"/>
    <w:rsid w:val="007A79E9"/>
    <w:rsid w:val="007B1CE0"/>
    <w:rsid w:val="007B309D"/>
    <w:rsid w:val="007B3CCF"/>
    <w:rsid w:val="007B4769"/>
    <w:rsid w:val="007B5253"/>
    <w:rsid w:val="007B6D9A"/>
    <w:rsid w:val="007B7B96"/>
    <w:rsid w:val="007B7C57"/>
    <w:rsid w:val="007C0AB0"/>
    <w:rsid w:val="007C0EC3"/>
    <w:rsid w:val="007C0FA4"/>
    <w:rsid w:val="007C3908"/>
    <w:rsid w:val="007C48D2"/>
    <w:rsid w:val="007C5D1A"/>
    <w:rsid w:val="007D2293"/>
    <w:rsid w:val="007D4376"/>
    <w:rsid w:val="007D5513"/>
    <w:rsid w:val="007D7026"/>
    <w:rsid w:val="007D765A"/>
    <w:rsid w:val="007D799A"/>
    <w:rsid w:val="007D7A21"/>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2F58"/>
    <w:rsid w:val="008268C7"/>
    <w:rsid w:val="00826CA9"/>
    <w:rsid w:val="00826D38"/>
    <w:rsid w:val="00827DDE"/>
    <w:rsid w:val="00827F33"/>
    <w:rsid w:val="008303E3"/>
    <w:rsid w:val="0083193B"/>
    <w:rsid w:val="00832CD7"/>
    <w:rsid w:val="00832E3D"/>
    <w:rsid w:val="008337ED"/>
    <w:rsid w:val="00833F8D"/>
    <w:rsid w:val="008347BD"/>
    <w:rsid w:val="00834809"/>
    <w:rsid w:val="008367AA"/>
    <w:rsid w:val="00842BBD"/>
    <w:rsid w:val="00842C62"/>
    <w:rsid w:val="00844651"/>
    <w:rsid w:val="00847C0D"/>
    <w:rsid w:val="008502FB"/>
    <w:rsid w:val="00850D9F"/>
    <w:rsid w:val="008529D3"/>
    <w:rsid w:val="00852AAB"/>
    <w:rsid w:val="008537A9"/>
    <w:rsid w:val="00855283"/>
    <w:rsid w:val="008564AE"/>
    <w:rsid w:val="0085797F"/>
    <w:rsid w:val="00864806"/>
    <w:rsid w:val="00867515"/>
    <w:rsid w:val="008710BF"/>
    <w:rsid w:val="00871361"/>
    <w:rsid w:val="00872E90"/>
    <w:rsid w:val="008730AA"/>
    <w:rsid w:val="008739D8"/>
    <w:rsid w:val="00873F4E"/>
    <w:rsid w:val="008748BD"/>
    <w:rsid w:val="008753C9"/>
    <w:rsid w:val="00876EFD"/>
    <w:rsid w:val="008816D5"/>
    <w:rsid w:val="00882DB0"/>
    <w:rsid w:val="00885160"/>
    <w:rsid w:val="00885498"/>
    <w:rsid w:val="00885FA5"/>
    <w:rsid w:val="00886FE0"/>
    <w:rsid w:val="00891B61"/>
    <w:rsid w:val="008948F0"/>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19A4"/>
    <w:rsid w:val="008D4333"/>
    <w:rsid w:val="008D47AF"/>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6B54"/>
    <w:rsid w:val="008E7388"/>
    <w:rsid w:val="008E7CD7"/>
    <w:rsid w:val="008F0C85"/>
    <w:rsid w:val="008F140E"/>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16A5F"/>
    <w:rsid w:val="00920097"/>
    <w:rsid w:val="00920B91"/>
    <w:rsid w:val="00921223"/>
    <w:rsid w:val="00922362"/>
    <w:rsid w:val="009235CF"/>
    <w:rsid w:val="00924541"/>
    <w:rsid w:val="0092457C"/>
    <w:rsid w:val="009247CA"/>
    <w:rsid w:val="00924BD2"/>
    <w:rsid w:val="00924BFE"/>
    <w:rsid w:val="0092663C"/>
    <w:rsid w:val="00926AC4"/>
    <w:rsid w:val="009307EE"/>
    <w:rsid w:val="0093097C"/>
    <w:rsid w:val="00934102"/>
    <w:rsid w:val="009349E4"/>
    <w:rsid w:val="00934DCE"/>
    <w:rsid w:val="009361C0"/>
    <w:rsid w:val="009362BB"/>
    <w:rsid w:val="00942F2F"/>
    <w:rsid w:val="00942F40"/>
    <w:rsid w:val="009438D5"/>
    <w:rsid w:val="00950A3F"/>
    <w:rsid w:val="00952343"/>
    <w:rsid w:val="00953FDA"/>
    <w:rsid w:val="00955871"/>
    <w:rsid w:val="009600D0"/>
    <w:rsid w:val="00960C17"/>
    <w:rsid w:val="00965A0F"/>
    <w:rsid w:val="009667C2"/>
    <w:rsid w:val="0096755D"/>
    <w:rsid w:val="00967566"/>
    <w:rsid w:val="009718F3"/>
    <w:rsid w:val="00971C8B"/>
    <w:rsid w:val="009724C2"/>
    <w:rsid w:val="00972F2E"/>
    <w:rsid w:val="00973652"/>
    <w:rsid w:val="00974E6C"/>
    <w:rsid w:val="009771EB"/>
    <w:rsid w:val="00977C2B"/>
    <w:rsid w:val="00977DD3"/>
    <w:rsid w:val="00980390"/>
    <w:rsid w:val="00980A60"/>
    <w:rsid w:val="00980C97"/>
    <w:rsid w:val="0098116F"/>
    <w:rsid w:val="009813FF"/>
    <w:rsid w:val="00987257"/>
    <w:rsid w:val="009872E1"/>
    <w:rsid w:val="00987AA7"/>
    <w:rsid w:val="009900E2"/>
    <w:rsid w:val="0099327C"/>
    <w:rsid w:val="009932A0"/>
    <w:rsid w:val="00994E91"/>
    <w:rsid w:val="00995263"/>
    <w:rsid w:val="0099569E"/>
    <w:rsid w:val="00996DA7"/>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0BE"/>
    <w:rsid w:val="009D0833"/>
    <w:rsid w:val="009D0C3B"/>
    <w:rsid w:val="009D1A98"/>
    <w:rsid w:val="009D2460"/>
    <w:rsid w:val="009D36F9"/>
    <w:rsid w:val="009D4829"/>
    <w:rsid w:val="009D6BBF"/>
    <w:rsid w:val="009D742F"/>
    <w:rsid w:val="009E0128"/>
    <w:rsid w:val="009E02E2"/>
    <w:rsid w:val="009E109A"/>
    <w:rsid w:val="009E2A1C"/>
    <w:rsid w:val="009E4998"/>
    <w:rsid w:val="009E5248"/>
    <w:rsid w:val="009E5277"/>
    <w:rsid w:val="009E5707"/>
    <w:rsid w:val="009E6B13"/>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26B94"/>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2810"/>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33C"/>
    <w:rsid w:val="00AB2E50"/>
    <w:rsid w:val="00AB303C"/>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5E41"/>
    <w:rsid w:val="00AD6B0C"/>
    <w:rsid w:val="00AD724B"/>
    <w:rsid w:val="00AD7F5D"/>
    <w:rsid w:val="00AE1675"/>
    <w:rsid w:val="00AE19F2"/>
    <w:rsid w:val="00AE2224"/>
    <w:rsid w:val="00AE2544"/>
    <w:rsid w:val="00AE294E"/>
    <w:rsid w:val="00AE3E4E"/>
    <w:rsid w:val="00AE3EC7"/>
    <w:rsid w:val="00AE51E9"/>
    <w:rsid w:val="00AE70F8"/>
    <w:rsid w:val="00AE7557"/>
    <w:rsid w:val="00AE7C43"/>
    <w:rsid w:val="00AE7CC8"/>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254C"/>
    <w:rsid w:val="00B2330A"/>
    <w:rsid w:val="00B23345"/>
    <w:rsid w:val="00B242C8"/>
    <w:rsid w:val="00B250A4"/>
    <w:rsid w:val="00B274BC"/>
    <w:rsid w:val="00B27EEA"/>
    <w:rsid w:val="00B3079A"/>
    <w:rsid w:val="00B31C91"/>
    <w:rsid w:val="00B354A8"/>
    <w:rsid w:val="00B37001"/>
    <w:rsid w:val="00B4252E"/>
    <w:rsid w:val="00B427A7"/>
    <w:rsid w:val="00B44178"/>
    <w:rsid w:val="00B448A0"/>
    <w:rsid w:val="00B4502E"/>
    <w:rsid w:val="00B457F5"/>
    <w:rsid w:val="00B458B8"/>
    <w:rsid w:val="00B46ABB"/>
    <w:rsid w:val="00B470E9"/>
    <w:rsid w:val="00B478AC"/>
    <w:rsid w:val="00B47FCC"/>
    <w:rsid w:val="00B50529"/>
    <w:rsid w:val="00B5073E"/>
    <w:rsid w:val="00B51D83"/>
    <w:rsid w:val="00B536E6"/>
    <w:rsid w:val="00B54DF9"/>
    <w:rsid w:val="00B56630"/>
    <w:rsid w:val="00B5699C"/>
    <w:rsid w:val="00B605FC"/>
    <w:rsid w:val="00B60973"/>
    <w:rsid w:val="00B61414"/>
    <w:rsid w:val="00B6167D"/>
    <w:rsid w:val="00B670C7"/>
    <w:rsid w:val="00B67207"/>
    <w:rsid w:val="00B734BF"/>
    <w:rsid w:val="00B76CBB"/>
    <w:rsid w:val="00B76D9E"/>
    <w:rsid w:val="00B772BD"/>
    <w:rsid w:val="00B80E13"/>
    <w:rsid w:val="00B81C55"/>
    <w:rsid w:val="00B83E65"/>
    <w:rsid w:val="00B84878"/>
    <w:rsid w:val="00B8743A"/>
    <w:rsid w:val="00B87745"/>
    <w:rsid w:val="00B87C71"/>
    <w:rsid w:val="00B91353"/>
    <w:rsid w:val="00B915F5"/>
    <w:rsid w:val="00B92FEE"/>
    <w:rsid w:val="00B96481"/>
    <w:rsid w:val="00B96A32"/>
    <w:rsid w:val="00BA17CA"/>
    <w:rsid w:val="00BA1E08"/>
    <w:rsid w:val="00BA39F6"/>
    <w:rsid w:val="00BA4B62"/>
    <w:rsid w:val="00BA4ED1"/>
    <w:rsid w:val="00BA5903"/>
    <w:rsid w:val="00BA79B3"/>
    <w:rsid w:val="00BB1C44"/>
    <w:rsid w:val="00BB3685"/>
    <w:rsid w:val="00BB40A1"/>
    <w:rsid w:val="00BB467D"/>
    <w:rsid w:val="00BB4D6F"/>
    <w:rsid w:val="00BB65B2"/>
    <w:rsid w:val="00BB77E1"/>
    <w:rsid w:val="00BC0B4C"/>
    <w:rsid w:val="00BC23B1"/>
    <w:rsid w:val="00BC3404"/>
    <w:rsid w:val="00BC6566"/>
    <w:rsid w:val="00BD2E5A"/>
    <w:rsid w:val="00BD6A36"/>
    <w:rsid w:val="00BD7531"/>
    <w:rsid w:val="00BE0930"/>
    <w:rsid w:val="00BE0A18"/>
    <w:rsid w:val="00BE1947"/>
    <w:rsid w:val="00BE363B"/>
    <w:rsid w:val="00BE41E3"/>
    <w:rsid w:val="00BE5B59"/>
    <w:rsid w:val="00BE7767"/>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60C"/>
    <w:rsid w:val="00C61E2E"/>
    <w:rsid w:val="00C641D1"/>
    <w:rsid w:val="00C64372"/>
    <w:rsid w:val="00C6624A"/>
    <w:rsid w:val="00C66E5A"/>
    <w:rsid w:val="00C716AE"/>
    <w:rsid w:val="00C717DD"/>
    <w:rsid w:val="00C718C7"/>
    <w:rsid w:val="00C74470"/>
    <w:rsid w:val="00C7490B"/>
    <w:rsid w:val="00C756F3"/>
    <w:rsid w:val="00C76612"/>
    <w:rsid w:val="00C77396"/>
    <w:rsid w:val="00C80450"/>
    <w:rsid w:val="00C81158"/>
    <w:rsid w:val="00C8540F"/>
    <w:rsid w:val="00C86CCE"/>
    <w:rsid w:val="00C87C87"/>
    <w:rsid w:val="00C9041E"/>
    <w:rsid w:val="00C90A9F"/>
    <w:rsid w:val="00C90F20"/>
    <w:rsid w:val="00C91E0F"/>
    <w:rsid w:val="00C94A2D"/>
    <w:rsid w:val="00C95C69"/>
    <w:rsid w:val="00C95CA5"/>
    <w:rsid w:val="00CA28CE"/>
    <w:rsid w:val="00CA2B02"/>
    <w:rsid w:val="00CA4309"/>
    <w:rsid w:val="00CA5E31"/>
    <w:rsid w:val="00CA607B"/>
    <w:rsid w:val="00CA7913"/>
    <w:rsid w:val="00CA7DED"/>
    <w:rsid w:val="00CB075F"/>
    <w:rsid w:val="00CB1E1B"/>
    <w:rsid w:val="00CB21D7"/>
    <w:rsid w:val="00CB2C2D"/>
    <w:rsid w:val="00CB3914"/>
    <w:rsid w:val="00CB3DAD"/>
    <w:rsid w:val="00CB4217"/>
    <w:rsid w:val="00CB7739"/>
    <w:rsid w:val="00CB78D9"/>
    <w:rsid w:val="00CB7EDD"/>
    <w:rsid w:val="00CC1110"/>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0A4D"/>
    <w:rsid w:val="00CE2BFD"/>
    <w:rsid w:val="00CE451D"/>
    <w:rsid w:val="00CE4E7E"/>
    <w:rsid w:val="00CE512C"/>
    <w:rsid w:val="00CE54BB"/>
    <w:rsid w:val="00CF0382"/>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10F"/>
    <w:rsid w:val="00D645F1"/>
    <w:rsid w:val="00D676D9"/>
    <w:rsid w:val="00D67BC9"/>
    <w:rsid w:val="00D70CEA"/>
    <w:rsid w:val="00D70DF1"/>
    <w:rsid w:val="00D718C8"/>
    <w:rsid w:val="00D71AFA"/>
    <w:rsid w:val="00D723EF"/>
    <w:rsid w:val="00D774FD"/>
    <w:rsid w:val="00D778CA"/>
    <w:rsid w:val="00D80643"/>
    <w:rsid w:val="00D811F6"/>
    <w:rsid w:val="00D83142"/>
    <w:rsid w:val="00D83470"/>
    <w:rsid w:val="00D850CE"/>
    <w:rsid w:val="00D865B5"/>
    <w:rsid w:val="00D87328"/>
    <w:rsid w:val="00D934BA"/>
    <w:rsid w:val="00D95D4B"/>
    <w:rsid w:val="00D97C2A"/>
    <w:rsid w:val="00DA2494"/>
    <w:rsid w:val="00DA2FCE"/>
    <w:rsid w:val="00DA43B5"/>
    <w:rsid w:val="00DA4DDD"/>
    <w:rsid w:val="00DA572D"/>
    <w:rsid w:val="00DA779C"/>
    <w:rsid w:val="00DB0139"/>
    <w:rsid w:val="00DB02B8"/>
    <w:rsid w:val="00DB0B10"/>
    <w:rsid w:val="00DB2D34"/>
    <w:rsid w:val="00DB3B1A"/>
    <w:rsid w:val="00DB5338"/>
    <w:rsid w:val="00DB7BEC"/>
    <w:rsid w:val="00DC2AAA"/>
    <w:rsid w:val="00DC3659"/>
    <w:rsid w:val="00DC4F2E"/>
    <w:rsid w:val="00DC5718"/>
    <w:rsid w:val="00DC671F"/>
    <w:rsid w:val="00DC6A84"/>
    <w:rsid w:val="00DC7244"/>
    <w:rsid w:val="00DD3A0D"/>
    <w:rsid w:val="00DD4E5A"/>
    <w:rsid w:val="00DD7987"/>
    <w:rsid w:val="00DD7EB6"/>
    <w:rsid w:val="00DE0065"/>
    <w:rsid w:val="00DE04E2"/>
    <w:rsid w:val="00DE0CBD"/>
    <w:rsid w:val="00DE0DB5"/>
    <w:rsid w:val="00DE0F62"/>
    <w:rsid w:val="00DE38FD"/>
    <w:rsid w:val="00DE7503"/>
    <w:rsid w:val="00DF03BE"/>
    <w:rsid w:val="00DF099C"/>
    <w:rsid w:val="00DF6F01"/>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788"/>
    <w:rsid w:val="00E24CB1"/>
    <w:rsid w:val="00E254F8"/>
    <w:rsid w:val="00E256A8"/>
    <w:rsid w:val="00E25E49"/>
    <w:rsid w:val="00E26339"/>
    <w:rsid w:val="00E274A7"/>
    <w:rsid w:val="00E3084F"/>
    <w:rsid w:val="00E30EC0"/>
    <w:rsid w:val="00E316C7"/>
    <w:rsid w:val="00E3229F"/>
    <w:rsid w:val="00E33D14"/>
    <w:rsid w:val="00E33FB0"/>
    <w:rsid w:val="00E34B57"/>
    <w:rsid w:val="00E35AF2"/>
    <w:rsid w:val="00E35F90"/>
    <w:rsid w:val="00E36FF0"/>
    <w:rsid w:val="00E37FD4"/>
    <w:rsid w:val="00E41016"/>
    <w:rsid w:val="00E42582"/>
    <w:rsid w:val="00E42A20"/>
    <w:rsid w:val="00E43542"/>
    <w:rsid w:val="00E444CA"/>
    <w:rsid w:val="00E51291"/>
    <w:rsid w:val="00E51486"/>
    <w:rsid w:val="00E5182F"/>
    <w:rsid w:val="00E51E2D"/>
    <w:rsid w:val="00E536B3"/>
    <w:rsid w:val="00E5587F"/>
    <w:rsid w:val="00E55CA1"/>
    <w:rsid w:val="00E55F9D"/>
    <w:rsid w:val="00E56D1A"/>
    <w:rsid w:val="00E574C9"/>
    <w:rsid w:val="00E601EC"/>
    <w:rsid w:val="00E615F5"/>
    <w:rsid w:val="00E62969"/>
    <w:rsid w:val="00E631B3"/>
    <w:rsid w:val="00E635D6"/>
    <w:rsid w:val="00E63BB9"/>
    <w:rsid w:val="00E65D82"/>
    <w:rsid w:val="00E67F1B"/>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3B3"/>
    <w:rsid w:val="00E85611"/>
    <w:rsid w:val="00E85D58"/>
    <w:rsid w:val="00E87A28"/>
    <w:rsid w:val="00E93DF2"/>
    <w:rsid w:val="00E94201"/>
    <w:rsid w:val="00E947F4"/>
    <w:rsid w:val="00E96DFD"/>
    <w:rsid w:val="00E96E30"/>
    <w:rsid w:val="00EA3336"/>
    <w:rsid w:val="00EA52F0"/>
    <w:rsid w:val="00EA55D9"/>
    <w:rsid w:val="00EA6D39"/>
    <w:rsid w:val="00EB1564"/>
    <w:rsid w:val="00EB1A64"/>
    <w:rsid w:val="00EB1BE7"/>
    <w:rsid w:val="00EB4C7C"/>
    <w:rsid w:val="00EB5331"/>
    <w:rsid w:val="00EB61B4"/>
    <w:rsid w:val="00EC12A1"/>
    <w:rsid w:val="00EC351E"/>
    <w:rsid w:val="00EC3A80"/>
    <w:rsid w:val="00EC3CEB"/>
    <w:rsid w:val="00EC4E91"/>
    <w:rsid w:val="00ED0485"/>
    <w:rsid w:val="00ED45A7"/>
    <w:rsid w:val="00ED6437"/>
    <w:rsid w:val="00ED675B"/>
    <w:rsid w:val="00ED6A3C"/>
    <w:rsid w:val="00ED73D2"/>
    <w:rsid w:val="00EE0A95"/>
    <w:rsid w:val="00EE0F45"/>
    <w:rsid w:val="00EE3CD1"/>
    <w:rsid w:val="00EE4BC4"/>
    <w:rsid w:val="00EE4BDB"/>
    <w:rsid w:val="00EE50CF"/>
    <w:rsid w:val="00EE596B"/>
    <w:rsid w:val="00EE5C2D"/>
    <w:rsid w:val="00EE5D0C"/>
    <w:rsid w:val="00EE5FE9"/>
    <w:rsid w:val="00EE6EBD"/>
    <w:rsid w:val="00EF1E6B"/>
    <w:rsid w:val="00EF24ED"/>
    <w:rsid w:val="00EF48B3"/>
    <w:rsid w:val="00EF63D9"/>
    <w:rsid w:val="00F02109"/>
    <w:rsid w:val="00F02C0B"/>
    <w:rsid w:val="00F03643"/>
    <w:rsid w:val="00F0544D"/>
    <w:rsid w:val="00F07E79"/>
    <w:rsid w:val="00F10207"/>
    <w:rsid w:val="00F104F0"/>
    <w:rsid w:val="00F10D45"/>
    <w:rsid w:val="00F11693"/>
    <w:rsid w:val="00F11C6E"/>
    <w:rsid w:val="00F12D94"/>
    <w:rsid w:val="00F12EDF"/>
    <w:rsid w:val="00F13BE6"/>
    <w:rsid w:val="00F15C82"/>
    <w:rsid w:val="00F17FA7"/>
    <w:rsid w:val="00F2049A"/>
    <w:rsid w:val="00F20BD5"/>
    <w:rsid w:val="00F20DA0"/>
    <w:rsid w:val="00F2203F"/>
    <w:rsid w:val="00F254CB"/>
    <w:rsid w:val="00F268CF"/>
    <w:rsid w:val="00F27AC9"/>
    <w:rsid w:val="00F27CDB"/>
    <w:rsid w:val="00F30A5D"/>
    <w:rsid w:val="00F3168C"/>
    <w:rsid w:val="00F32E2D"/>
    <w:rsid w:val="00F348DB"/>
    <w:rsid w:val="00F35430"/>
    <w:rsid w:val="00F36B16"/>
    <w:rsid w:val="00F40BF3"/>
    <w:rsid w:val="00F42C7B"/>
    <w:rsid w:val="00F449DB"/>
    <w:rsid w:val="00F44A27"/>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12C3"/>
    <w:rsid w:val="00FA4968"/>
    <w:rsid w:val="00FA5A63"/>
    <w:rsid w:val="00FA5E90"/>
    <w:rsid w:val="00FB034A"/>
    <w:rsid w:val="00FB04E8"/>
    <w:rsid w:val="00FB0718"/>
    <w:rsid w:val="00FB2465"/>
    <w:rsid w:val="00FB35A6"/>
    <w:rsid w:val="00FB42C2"/>
    <w:rsid w:val="00FB4405"/>
    <w:rsid w:val="00FB50E2"/>
    <w:rsid w:val="00FB50FE"/>
    <w:rsid w:val="00FB58F5"/>
    <w:rsid w:val="00FB60C2"/>
    <w:rsid w:val="00FB77CF"/>
    <w:rsid w:val="00FC043A"/>
    <w:rsid w:val="00FC2A72"/>
    <w:rsid w:val="00FC346F"/>
    <w:rsid w:val="00FC424C"/>
    <w:rsid w:val="00FC595A"/>
    <w:rsid w:val="00FC63DA"/>
    <w:rsid w:val="00FD2593"/>
    <w:rsid w:val="00FD266C"/>
    <w:rsid w:val="00FD3523"/>
    <w:rsid w:val="00FD3B57"/>
    <w:rsid w:val="00FE0913"/>
    <w:rsid w:val="00FE0C0F"/>
    <w:rsid w:val="00FE1526"/>
    <w:rsid w:val="00FE19DC"/>
    <w:rsid w:val="00FE1D6C"/>
    <w:rsid w:val="00FE303C"/>
    <w:rsid w:val="00FE6233"/>
    <w:rsid w:val="00FE62E2"/>
    <w:rsid w:val="00FF0978"/>
    <w:rsid w:val="00FF295B"/>
    <w:rsid w:val="00FF4383"/>
    <w:rsid w:val="00FF59AC"/>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
    <w:rPr>
      <w:rFonts w:eastAsia="Droid Sans Fallback"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
    <w:rPr>
      <w:rFonts w:eastAsia="Droid Sans Fallback"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66256">
      <w:bodyDiv w:val="1"/>
      <w:marLeft w:val="0"/>
      <w:marRight w:val="0"/>
      <w:marTop w:val="0"/>
      <w:marBottom w:val="0"/>
      <w:divBdr>
        <w:top w:val="none" w:sz="0" w:space="0" w:color="auto"/>
        <w:left w:val="none" w:sz="0" w:space="0" w:color="auto"/>
        <w:bottom w:val="none" w:sz="0" w:space="0" w:color="auto"/>
        <w:right w:val="none" w:sz="0" w:space="0" w:color="auto"/>
      </w:divBdr>
    </w:div>
    <w:div w:id="419452813">
      <w:bodyDiv w:val="1"/>
      <w:marLeft w:val="0"/>
      <w:marRight w:val="0"/>
      <w:marTop w:val="0"/>
      <w:marBottom w:val="0"/>
      <w:divBdr>
        <w:top w:val="none" w:sz="0" w:space="0" w:color="auto"/>
        <w:left w:val="none" w:sz="0" w:space="0" w:color="auto"/>
        <w:bottom w:val="none" w:sz="0" w:space="0" w:color="auto"/>
        <w:right w:val="none" w:sz="0" w:space="0" w:color="auto"/>
      </w:divBdr>
    </w:div>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sChild>
                                                            <w:div w:id="171068464">
                                                              <w:marLeft w:val="0"/>
                                                              <w:marRight w:val="0"/>
                                                              <w:marTop w:val="0"/>
                                                              <w:marBottom w:val="0"/>
                                                              <w:divBdr>
                                                                <w:top w:val="none" w:sz="0" w:space="0" w:color="auto"/>
                                                                <w:left w:val="none" w:sz="0" w:space="0" w:color="auto"/>
                                                                <w:bottom w:val="none" w:sz="0" w:space="0" w:color="auto"/>
                                                                <w:right w:val="none" w:sz="0" w:space="0" w:color="auto"/>
                                                              </w:divBdr>
                                                              <w:divsChild>
                                                                <w:div w:id="1073744913">
                                                                  <w:marLeft w:val="0"/>
                                                                  <w:marRight w:val="0"/>
                                                                  <w:marTop w:val="0"/>
                                                                  <w:marBottom w:val="0"/>
                                                                  <w:divBdr>
                                                                    <w:top w:val="none" w:sz="0" w:space="0" w:color="auto"/>
                                                                    <w:left w:val="none" w:sz="0" w:space="0" w:color="auto"/>
                                                                    <w:bottom w:val="none" w:sz="0" w:space="0" w:color="auto"/>
                                                                    <w:right w:val="none" w:sz="0" w:space="0" w:color="auto"/>
                                                                  </w:divBdr>
                                                                  <w:divsChild>
                                                                    <w:div w:id="1720473577">
                                                                      <w:marLeft w:val="0"/>
                                                                      <w:marRight w:val="0"/>
                                                                      <w:marTop w:val="0"/>
                                                                      <w:marBottom w:val="0"/>
                                                                      <w:divBdr>
                                                                        <w:top w:val="none" w:sz="0" w:space="0" w:color="auto"/>
                                                                        <w:left w:val="none" w:sz="0" w:space="0" w:color="auto"/>
                                                                        <w:bottom w:val="none" w:sz="0" w:space="0" w:color="auto"/>
                                                                        <w:right w:val="none" w:sz="0" w:space="0" w:color="auto"/>
                                                                      </w:divBdr>
                                                                      <w:divsChild>
                                                                        <w:div w:id="368840415">
                                                                          <w:marLeft w:val="0"/>
                                                                          <w:marRight w:val="0"/>
                                                                          <w:marTop w:val="0"/>
                                                                          <w:marBottom w:val="0"/>
                                                                          <w:divBdr>
                                                                            <w:top w:val="none" w:sz="0" w:space="0" w:color="auto"/>
                                                                            <w:left w:val="none" w:sz="0" w:space="0" w:color="auto"/>
                                                                            <w:bottom w:val="none" w:sz="0" w:space="0" w:color="auto"/>
                                                                            <w:right w:val="none" w:sz="0" w:space="0" w:color="auto"/>
                                                                          </w:divBdr>
                                                                          <w:divsChild>
                                                                            <w:div w:id="459036749">
                                                                              <w:marLeft w:val="0"/>
                                                                              <w:marRight w:val="0"/>
                                                                              <w:marTop w:val="0"/>
                                                                              <w:marBottom w:val="0"/>
                                                                              <w:divBdr>
                                                                                <w:top w:val="none" w:sz="0" w:space="0" w:color="auto"/>
                                                                                <w:left w:val="none" w:sz="0" w:space="0" w:color="auto"/>
                                                                                <w:bottom w:val="none" w:sz="0" w:space="0" w:color="auto"/>
                                                                                <w:right w:val="none" w:sz="0" w:space="0" w:color="auto"/>
                                                                              </w:divBdr>
                                                                              <w:divsChild>
                                                                                <w:div w:id="174609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921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87727-CB3D-4E2D-9D2A-E0B83B2AA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TotalTime>
  <Pages>27</Pages>
  <Words>39956</Words>
  <Characters>323645</Characters>
  <Application>Microsoft Office Word</Application>
  <DocSecurity>0</DocSecurity>
  <Lines>2697</Lines>
  <Paragraphs>725</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62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214</cp:revision>
  <dcterms:created xsi:type="dcterms:W3CDTF">2014-10-01T21:20:00Z</dcterms:created>
  <dcterms:modified xsi:type="dcterms:W3CDTF">2015-01-30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bio</vt:lpwstr>
  </property>
  <property fmtid="{D5CDD505-2E9C-101B-9397-08002B2CF9AE}" pid="6" name="Mendeley Recent Style Name 0_1">
    <vt:lpwstr>AMBI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national-medical-association</vt:lpwstr>
  </property>
  <property fmtid="{D5CDD505-2E9C-101B-9397-08002B2CF9AE}" pid="18" name="Mendeley Recent Style Name 6_1">
    <vt:lpwstr>Journal of the National Medical Associa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